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518BAE3F" w:rsidR="002D4DF5" w:rsidRDefault="0089199E">
      <w:pPr>
        <w:rPr>
          <w:b/>
          <w:bCs/>
          <w:sz w:val="28"/>
          <w:szCs w:val="28"/>
        </w:rPr>
      </w:pPr>
      <w:r>
        <w:rPr>
          <w:b/>
          <w:bCs/>
          <w:sz w:val="28"/>
          <w:szCs w:val="28"/>
        </w:rPr>
        <w:t xml:space="preserve">Chapter </w:t>
      </w:r>
      <w:r w:rsidR="003A0878">
        <w:rPr>
          <w:b/>
          <w:bCs/>
          <w:sz w:val="28"/>
          <w:szCs w:val="28"/>
        </w:rPr>
        <w:t>4</w:t>
      </w:r>
    </w:p>
    <w:p w14:paraId="0335459F" w14:textId="77777777" w:rsidR="002D4DF5" w:rsidRDefault="0089199E">
      <w:r>
        <w:rPr>
          <w:b/>
          <w:bCs/>
        </w:rPr>
        <w:t xml:space="preserve">Introduction </w:t>
      </w:r>
    </w:p>
    <w:p w14:paraId="2DBC8462" w14:textId="3A5DDEAB"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0" w:name="__Fieldmark__10_362668386"/>
      <w:r>
        <w:rPr>
          <w:rFonts w:cs="Calibri"/>
        </w:rPr>
        <w:t>(Echols et al., 2019; Waldron et al., 2013)</w:t>
      </w:r>
      <w:r>
        <w:fldChar w:fldCharType="end"/>
      </w:r>
      <w:bookmarkEnd w:id="0"/>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1" w:name="__Fieldmark__19_362668386"/>
      <w:r w:rsidR="00F73D32" w:rsidRPr="00F73D32">
        <w:rPr>
          <w:rFonts w:ascii="Calibri" w:hAnsi="Calibri" w:cs="Calibri"/>
        </w:rPr>
        <w:t>(Deutz et al., 2020)</w:t>
      </w:r>
      <w:r>
        <w:fldChar w:fldCharType="end"/>
      </w:r>
      <w:bookmarkEnd w:id="1"/>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rsidR="008A7BC9">
        <w:instrText xml:space="preserve"> ADDIN ZOTERO_ITEM CSL_CITATION {"citationID":"5lZYRiDx","properties":{"formattedCitation":"(Huwyler et al., 2016; Larson et al., 2021; Sayer and Wells, 2004)","plainCitation":"(Huwyler et al., 2016; Larson et al., 2021; Sayer and Wells, 2004)","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bookmarkStart w:id="2" w:name="__Fieldmark__29_362668386"/>
      <w:r w:rsidR="008A7BC9" w:rsidRPr="008A7BC9">
        <w:rPr>
          <w:rFonts w:ascii="Calibri" w:hAnsi="Calibri" w:cs="Calibri"/>
        </w:rPr>
        <w:t>(Huwyler et al., 2016; Larson et al., 2021; Sayer and Wells, 2004)</w:t>
      </w:r>
      <w:r>
        <w:fldChar w:fldCharType="end"/>
      </w:r>
      <w:bookmarkEnd w:id="2"/>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3" w:name="__Fieldmark__36_362668386"/>
      <w:r>
        <w:rPr>
          <w:rFonts w:cs="Calibri"/>
        </w:rPr>
        <w:t>(Huwyler et al., 2016)</w:t>
      </w:r>
      <w:r>
        <w:fldChar w:fldCharType="end"/>
      </w:r>
      <w:bookmarkEnd w:id="3"/>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4" w:name="__Fieldmark__50_362668386"/>
      <w:r>
        <w:rPr>
          <w:rFonts w:cs="Calibri"/>
        </w:rPr>
        <w:t>(Clark et al., 2018)</w:t>
      </w:r>
      <w:r>
        <w:fldChar w:fldCharType="end"/>
      </w:r>
      <w:bookmarkEnd w:id="4"/>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5" w:name="__Fieldmark__59_362668386"/>
      <w:r>
        <w:rPr>
          <w:rFonts w:cs="Calibri"/>
        </w:rPr>
        <w:t>(Echols et al., 2019)</w:t>
      </w:r>
      <w:r>
        <w:fldChar w:fldCharType="end"/>
      </w:r>
      <w:bookmarkEnd w:id="5"/>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 w:name="__Fieldmark__68_362668386"/>
      <w:r>
        <w:rPr>
          <w:rFonts w:cs="Calibri"/>
        </w:rPr>
        <w:t>(Clark et al., 2018)</w:t>
      </w:r>
      <w:r>
        <w:fldChar w:fldCharType="end"/>
      </w:r>
      <w:bookmarkEnd w:id="6"/>
      <w:r>
        <w:t xml:space="preserve">. </w:t>
      </w:r>
      <w:commentRangeStart w:id="7"/>
      <w:r>
        <w:t xml:space="preserve">It is therefore likely that in the short- to medium-term, conservation practitioners will remain largely reliant on traditional grant-based funding to implement conservation activities. </w:t>
      </w:r>
      <w:commentRangeEnd w:id="7"/>
      <w:r w:rsidR="00D53698">
        <w:rPr>
          <w:rStyle w:val="CommentReference"/>
        </w:rPr>
        <w:commentReference w:id="7"/>
      </w:r>
    </w:p>
    <w:p w14:paraId="342F701B" w14:textId="073C563C" w:rsidR="002D4DF5" w:rsidRDefault="008A7BC9">
      <w:r>
        <w:t>G</w:t>
      </w:r>
      <w:r w:rsidR="0089199E">
        <w:t xml:space="preserve">rant-based funding </w:t>
      </w:r>
      <w:r>
        <w:t>is</w:t>
      </w:r>
      <w:r w:rsidR="0089199E">
        <w:t xml:space="preserve"> the dominant mechanism for conservation investment</w:t>
      </w:r>
      <w:r>
        <w:t xml:space="preserve"> largely because funders are hesitant to provide long-term institutional support to government agencies that lack the necessary technical and human resources, whereas project- or grant-based funding allows donors to maintain control over finances, standardise approaches, and measure progress </w:t>
      </w:r>
      <w:r>
        <w:fldChar w:fldCharType="begin"/>
      </w:r>
      <w:r>
        <w:instrText xml:space="preserve"> ADDIN ZOTERO_ITEM CSL_CITATION {"citationID":"4POSgt9F","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r w:rsidRPr="008A7BC9">
        <w:rPr>
          <w:rFonts w:ascii="Calibri" w:hAnsi="Calibri" w:cs="Calibri"/>
        </w:rPr>
        <w:t>(Sayer and Wells, 2004)</w:t>
      </w:r>
      <w:r>
        <w:fldChar w:fldCharType="end"/>
      </w:r>
      <w:r>
        <w:t>.</w:t>
      </w:r>
      <w:r w:rsidR="0089199E">
        <w:t xml:space="preserve"> </w:t>
      </w:r>
      <w:r>
        <w:t>Yet v</w:t>
      </w:r>
      <w:r w:rsidR="0089199E">
        <w:t xml:space="preserve">ery little research has been done to assess the effects of </w:t>
      </w:r>
      <w:commentRangeStart w:id="8"/>
      <w:r w:rsidR="0089199E">
        <w:t xml:space="preserve">unstable, non-linear budgets </w:t>
      </w:r>
      <w:commentRangeEnd w:id="8"/>
      <w:r w:rsidR="00D53698">
        <w:rPr>
          <w:rStyle w:val="CommentReference"/>
        </w:rPr>
        <w:commentReference w:id="8"/>
      </w:r>
      <w:r w:rsidR="0089199E">
        <w:t xml:space="preserve">on biodiversity outcomes, nor the effects of alternative investment strategies. Given the </w:t>
      </w:r>
      <w:r w:rsidR="003A0878">
        <w:t>in</w:t>
      </w:r>
      <w:r w:rsidR="0089199E">
        <w:t xml:space="preserve">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rsidR="0089199E">
        <w:fldChar w:fldCharType="begin"/>
      </w:r>
      <w:r w:rsidR="0089199E">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rsidR="0089199E">
        <w:fldChar w:fldCharType="separate"/>
      </w:r>
      <w:bookmarkStart w:id="9" w:name="__Fieldmark__97_362668386"/>
      <w:r w:rsidR="0089199E">
        <w:rPr>
          <w:rFonts w:cs="Calibri"/>
        </w:rPr>
        <w:t>(Bruner et al., 2004; McBride et al., 2007; Waldron et al., 2013)</w:t>
      </w:r>
      <w:r w:rsidR="0089199E">
        <w:fldChar w:fldCharType="end"/>
      </w:r>
      <w:bookmarkEnd w:id="9"/>
      <w:r w:rsidR="0089199E">
        <w:t xml:space="preserve">. Investing conservation funds strategically over time is made difficult when funding is </w:t>
      </w:r>
      <w:commentRangeStart w:id="10"/>
      <w:r w:rsidR="0089199E">
        <w:t>based on short-term grants</w:t>
      </w:r>
      <w:commentRangeEnd w:id="10"/>
      <w:r w:rsidR="00D53698">
        <w:rPr>
          <w:rStyle w:val="CommentReference"/>
        </w:rPr>
        <w:commentReference w:id="10"/>
      </w:r>
      <w:r w:rsidR="0089199E">
        <w:t xml:space="preserve"> that generally last between one and five years </w:t>
      </w:r>
      <w:r w:rsidR="0089199E">
        <w:fldChar w:fldCharType="begin"/>
      </w:r>
      <w:r w:rsidR="00321A08">
        <w:instrText xml:space="preserve"> ADDIN ZOTERO_ITEM CSL_CITATION {"citationID":"IXt04qes","properties":{"formattedCitation":"(Hodge and Adams, 2016; Sayer et al., 2017)","plainCitation":"(Hodge and Adams, 2016; Sayer et al., 201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89199E">
        <w:fldChar w:fldCharType="separate"/>
      </w:r>
      <w:bookmarkStart w:id="11" w:name="__Fieldmark__112_362668386"/>
      <w:r w:rsidR="00321A08" w:rsidRPr="00321A08">
        <w:rPr>
          <w:rFonts w:ascii="Calibri" w:hAnsi="Calibri" w:cs="Calibri"/>
        </w:rPr>
        <w:t>(Hodge and Adams, 2016; Sayer et al., 2017)</w:t>
      </w:r>
      <w:r w:rsidR="0089199E">
        <w:fldChar w:fldCharType="end"/>
      </w:r>
      <w:bookmarkEnd w:id="11"/>
      <w:r w:rsidR="0089199E">
        <w:t xml:space="preserve">. </w:t>
      </w:r>
      <w:commentRangeStart w:id="12"/>
      <w:commentRangeStart w:id="13"/>
      <w:r w:rsidR="0089199E">
        <w:t xml:space="preserve">Most conservation </w:t>
      </w:r>
      <w:commentRangeEnd w:id="12"/>
      <w:r w:rsidR="00380D43">
        <w:rPr>
          <w:rStyle w:val="CommentReference"/>
        </w:rPr>
        <w:commentReference w:id="12"/>
      </w:r>
      <w:commentRangeEnd w:id="13"/>
      <w:r w:rsidR="006F0A98">
        <w:rPr>
          <w:rStyle w:val="CommentReference"/>
        </w:rPr>
        <w:commentReference w:id="13"/>
      </w:r>
      <w:r w:rsidR="0089199E">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rsidR="0089199E">
        <w:t>. This funding model results in long-</w:t>
      </w:r>
      <w:commentRangeStart w:id="14"/>
      <w:r w:rsidR="0089199E">
        <w:t xml:space="preserve">term budgets </w:t>
      </w:r>
      <w:commentRangeEnd w:id="14"/>
      <w:r w:rsidR="00D53698">
        <w:rPr>
          <w:rStyle w:val="CommentReference"/>
        </w:rPr>
        <w:commentReference w:id="14"/>
      </w:r>
      <w:r w:rsidR="0089199E">
        <w:t>that are non-linear, unpredictable, and do not necessarily track changes in threat levels</w:t>
      </w:r>
      <w:r w:rsidR="00321A08">
        <w:t xml:space="preserve"> </w:t>
      </w:r>
      <w:r w:rsidR="00321A08">
        <w:fldChar w:fldCharType="begin"/>
      </w:r>
      <w:r w:rsidR="00321A08">
        <w:instrText xml:space="preserve"> ADDIN ZOTERO_ITEM CSL_CITATION {"citationID":"iCB9cJC2","properties":{"formattedCitation":"(Sayer et al., 2017)","plainCitation":"(Sayer et al., 2017)","noteIndex":0},"citationItems":[{"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321A08">
        <w:fldChar w:fldCharType="separate"/>
      </w:r>
      <w:r w:rsidR="00321A08" w:rsidRPr="00321A08">
        <w:rPr>
          <w:rFonts w:ascii="Calibri" w:hAnsi="Calibri" w:cs="Calibri"/>
        </w:rPr>
        <w:t>(Sayer et al., 2017)</w:t>
      </w:r>
      <w:r w:rsidR="00321A08">
        <w:fldChar w:fldCharType="end"/>
      </w:r>
      <w:r w:rsidR="00FB3821">
        <w:t>.</w:t>
      </w:r>
      <w:r w:rsidR="00B34B5D">
        <w:t xml:space="preserve"> </w:t>
      </w:r>
      <w:r w:rsidR="0089199E">
        <w:t>The financial stability of a conservation project or organisation is</w:t>
      </w:r>
      <w:commentRangeStart w:id="15"/>
      <w:r w:rsidR="0089199E">
        <w:t xml:space="preserve"> therefore </w:t>
      </w:r>
      <w:commentRangeEnd w:id="15"/>
      <w:r w:rsidR="003C1BD9">
        <w:rPr>
          <w:rStyle w:val="CommentReference"/>
        </w:rPr>
        <w:commentReference w:id="15"/>
      </w:r>
      <w:r w:rsidR="0089199E">
        <w:t>reliant on the ability to leverage external funding through grant applications, which are inherently competitive and have low success rates</w:t>
      </w:r>
      <w:r w:rsidR="00F71372">
        <w:t xml:space="preserve"> </w:t>
      </w:r>
      <w:r w:rsidR="00F71372">
        <w:fldChar w:fldCharType="begin"/>
      </w:r>
      <w:r w:rsidR="00177F53">
        <w:instrText xml:space="preserve"> ADDIN ZOTERO_ITEM CSL_CITATION {"citationID":"iRWYjnSO","properties":{"formattedCitation":"(Sayer and Wells, 2004; Sohn, 2019)","plainCitation":"(Sayer and Wells, 2004; Sohn, 2019)","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177F53" w:rsidRPr="00177F53">
        <w:rPr>
          <w:rFonts w:ascii="Calibri" w:hAnsi="Calibri" w:cs="Calibri"/>
        </w:rPr>
        <w:t>(Sayer and Wells, 2004; Sohn, 2019)</w:t>
      </w:r>
      <w:r w:rsidR="00F71372">
        <w:fldChar w:fldCharType="end"/>
      </w:r>
      <w:r w:rsidR="0089199E">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rsidR="0089199E">
        <w:t xml:space="preserve">. The same projects will inevitably go through periods of financial </w:t>
      </w:r>
      <w:r w:rsidR="0089199E">
        <w:lastRenderedPageBreak/>
        <w:t>hardship, which often occur between grants</w:t>
      </w:r>
      <w:r w:rsidR="00B908F7">
        <w:t xml:space="preserve"> </w:t>
      </w:r>
      <w:r w:rsidR="00B908F7">
        <w:fldChar w:fldCharType="begin"/>
      </w:r>
      <w:r w:rsidR="00B908F7">
        <w:instrText xml:space="preserve"> ADDIN ZOTERO_ITEM CSL_CITATION {"citationID":"XEvF7PJQ","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908F7">
        <w:fldChar w:fldCharType="separate"/>
      </w:r>
      <w:r w:rsidR="00B908F7" w:rsidRPr="00B908F7">
        <w:rPr>
          <w:rFonts w:ascii="Calibri" w:hAnsi="Calibri" w:cs="Calibri"/>
        </w:rPr>
        <w:t>(Sayer and Wells, 2004)</w:t>
      </w:r>
      <w:r w:rsidR="00B908F7">
        <w:fldChar w:fldCharType="end"/>
      </w:r>
      <w:r w:rsidR="0089199E">
        <w:t xml:space="preserve">. </w:t>
      </w:r>
      <w:r w:rsidR="00D6058D">
        <w:t xml:space="preserve">When conservation projects </w:t>
      </w:r>
      <w:r w:rsidR="00FA4C5B">
        <w:t>experience periods of</w:t>
      </w:r>
      <w:r w:rsidR="00D6058D">
        <w:t xml:space="preserve"> inadequate funding, expenditure</w:t>
      </w:r>
      <w:r w:rsidR="0089199E">
        <w:t xml:space="preserve"> is restricted to minimal core activities, project activities wind down, staff redundancies occur, </w:t>
      </w:r>
      <w:r w:rsidR="006C7A36">
        <w:t xml:space="preserve">research and monitoring activities decrease, </w:t>
      </w:r>
      <w:r w:rsidR="0089199E">
        <w:t>and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Bruner et al., 2004; Waithaka et al., 2021)</w:t>
      </w:r>
      <w:r w:rsidR="00D6058D">
        <w:fldChar w:fldCharType="end"/>
      </w:r>
      <w:r w:rsidR="0089199E">
        <w:t>. These periods can have 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Fernandes et al., 2017; Wittemyer, 2011)</w:t>
      </w:r>
      <w:r w:rsidR="00D6058D">
        <w:fldChar w:fldCharType="end"/>
      </w:r>
      <w:r w:rsidR="0089199E">
        <w:t>. Organisations lose talented staff and thus institutional knowledge, trust between stakeholders and the project or organisation can be lost as commitments may not be met,</w:t>
      </w:r>
      <w:r w:rsidR="00177F53">
        <w:t xml:space="preserve"> local participation in project activities can end </w:t>
      </w:r>
      <w:r w:rsidR="00177F53">
        <w:fldChar w:fldCharType="begin"/>
      </w:r>
      <w:r w:rsidR="00177F53">
        <w:instrText xml:space="preserve"> ADDIN ZOTERO_ITEM CSL_CITATION {"citationID":"gCx4dhkA","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77F53">
        <w:fldChar w:fldCharType="separate"/>
      </w:r>
      <w:r w:rsidR="00177F53" w:rsidRPr="00177F53">
        <w:rPr>
          <w:rFonts w:ascii="Calibri" w:hAnsi="Calibri" w:cs="Calibri"/>
        </w:rPr>
        <w:t>(Sayer and Wells, 2004)</w:t>
      </w:r>
      <w:r w:rsidR="00177F53">
        <w:fldChar w:fldCharType="end"/>
      </w:r>
      <w:r w:rsidR="00177F53">
        <w:t>,</w:t>
      </w:r>
      <w:r w:rsidR="0089199E">
        <w:t xml:space="preserve"> and stakeholders may view the project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aithaka et al., 2021)</w:t>
      </w:r>
      <w:r w:rsidR="00637A02">
        <w:fldChar w:fldCharType="end"/>
      </w:r>
      <w:r w:rsidR="0089199E">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Bang and Khadakkar, 2020; Henschel et al., 2014)</w:t>
      </w:r>
      <w:r w:rsidR="006B1B53">
        <w:fldChar w:fldCharType="end"/>
      </w:r>
      <w:r w:rsidR="0089199E">
        <w:t xml:space="preserve">. </w:t>
      </w:r>
    </w:p>
    <w:p w14:paraId="1AEC97C0" w14:textId="0BAE6A5B"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rsidR="00A74284">
        <w:instrText xml:space="preserve"> ADDIN ZOTERO_ITEM CSL_CITATION {"citationID":"ayzbprnL","properties":{"formattedCitation":"(Hodge and Adams, 2016; Rodr\\uc0\\u237{}guez et al., 2007)","plainCitation":"(Hodge and Adams, 2016; Rodríguez et al., 200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4,"uris":["http://zotero.org/users/2170232/items/C56MGBUZ"],"uri":["http://zotero.org/users/2170232/items/C56MGBUZ"],"itemData":{"id":2864,"type":"article-journal","container-title":"Science","DOI":"10.1126/science.1145560","issue":"5839","note":"publisher: American Association for the Advancement of Science","page":"755-756","source":"science.org (Atypon)","title":"Globalization of Conservation: A View from the South","title-short":"Globalization of Conservation","volume":"317","author":[{"family":"Rodríguez","given":"J. P."},{"family":"Taber","given":"A. B."},{"family":"Daszak","given":"P."},{"family":"Sukumar","given":"R."},{"family":"Valladares-Padua","given":"C."},{"family":"Padua","given":"S."},{"family":"Aguirre","given":"L. F."},{"family":"Medellín","given":"R. A."},{"family":"Acosta","given":"M."},{"family":"Aguirre","given":"A. A."},{"family":"Bonacic","given":"C."},{"family":"Bordino","given":"P."},{"family":"Bruschini","given":"J."},{"family":"Buchori","given":"D."},{"family":"González","given":"S."},{"family":"Mathew","given":"T."},{"family":"Méndez","given":"M."},{"family":"Mugica","given":"L."},{"family":"Pacheco","given":"L. F."},{"family":"Dobson","given":"A. P."},{"family":"Pearl","given":"M."}],"issued":{"date-parts":[["2007",8,10]]}}}],"schema":"https://github.com/citation-style-language/schema/raw/master/csl-citation.json"} </w:instrText>
      </w:r>
      <w:r>
        <w:fldChar w:fldCharType="separate"/>
      </w:r>
      <w:bookmarkStart w:id="16" w:name="__Fieldmark__178_362668386"/>
      <w:r w:rsidR="00A74284" w:rsidRPr="00A74284">
        <w:rPr>
          <w:rFonts w:ascii="Calibri" w:hAnsi="Calibri" w:cs="Calibri"/>
          <w:szCs w:val="24"/>
        </w:rPr>
        <w:t>(Hodge and Adams, 2016; Rodríguez et al., 2007)</w:t>
      </w:r>
      <w:r>
        <w:fldChar w:fldCharType="end"/>
      </w:r>
      <w:bookmarkEnd w:id="16"/>
      <w:r>
        <w:t xml:space="preserve">. </w:t>
      </w:r>
      <w:r w:rsidR="00BA608A">
        <w:t xml:space="preserve">If </w:t>
      </w:r>
      <w:r w:rsidR="001E1E50">
        <w:t xml:space="preserve">financial and operational </w:t>
      </w:r>
      <w:r w:rsidR="00BA608A">
        <w:t>control is</w:t>
      </w:r>
      <w:r w:rsidR="001E1E50">
        <w:t xml:space="preserve"> external in</w:t>
      </w:r>
      <w:r w:rsidR="00BA608A">
        <w:t xml:space="preserve"> grant-funded projects</w:t>
      </w:r>
      <w:r w:rsidR="001E1E50">
        <w:t xml:space="preserve"> that</w:t>
      </w:r>
      <w:r w:rsidR="00BA608A">
        <w:t xml:space="preserve"> involve partnerships with government agencies, local organisations or communities,</w:t>
      </w:r>
      <w:r w:rsidR="001E1E50">
        <w:t xml:space="preserve"> then host countries authorities and other local partners will be unlikely to embrace responsibility, nor have any sense of ownership or genuine partnership </w:t>
      </w:r>
      <w:r w:rsidR="001E1E50">
        <w:fldChar w:fldCharType="begin"/>
      </w:r>
      <w:r w:rsidR="001E1E50">
        <w:instrText xml:space="preserve"> ADDIN ZOTERO_ITEM CSL_CITATION {"citationID":"jzA3QK9C","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E1E50">
        <w:fldChar w:fldCharType="separate"/>
      </w:r>
      <w:r w:rsidR="001E1E50" w:rsidRPr="001E1E50">
        <w:rPr>
          <w:rFonts w:ascii="Calibri" w:hAnsi="Calibri" w:cs="Calibri"/>
        </w:rPr>
        <w:t>(Sayer and Wells, 2004)</w:t>
      </w:r>
      <w:r w:rsidR="001E1E50">
        <w:fldChar w:fldCharType="end"/>
      </w:r>
      <w:r w:rsidR="001E1E50">
        <w:t xml:space="preserve">. </w:t>
      </w:r>
      <w:r>
        <w:t xml:space="preserve">There is also often a lack of transparency and coordination between funders and grant distributors which reduces cohesion and makes strategic allocation of funds at a broader scale difficult </w:t>
      </w:r>
      <w:r>
        <w:fldChar w:fldCharType="begin"/>
      </w:r>
      <w:r w:rsidR="00321A08">
        <w:instrText xml:space="preserve"> ADDIN ZOTERO_ITEM CSL_CITATION {"citationID":"0enOemBV","properties":{"formattedCitation":"(Laufer and Jones, 2021; Sayer et al., 2017)","plainCitation":"(Laufer and Jones, 2021; Sayer et al., 2017)","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17" w:name="__Fieldmark__188_362668386"/>
      <w:r w:rsidR="00321A08" w:rsidRPr="00321A08">
        <w:rPr>
          <w:rFonts w:ascii="Calibri" w:hAnsi="Calibri" w:cs="Calibri"/>
        </w:rPr>
        <w:t>(Laufer and Jones, 2021; Sayer et al., 2017)</w:t>
      </w:r>
      <w:r>
        <w:fldChar w:fldCharType="end"/>
      </w:r>
      <w:bookmarkEnd w:id="17"/>
      <w:r>
        <w:t xml:space="preserve">. </w:t>
      </w:r>
      <w:commentRangeStart w:id="18"/>
      <w:r>
        <w:t>Nevertheless, many conservation projects are unable to fund activities through other means</w:t>
      </w:r>
      <w:commentRangeEnd w:id="18"/>
      <w:r w:rsidR="003C1BD9">
        <w:rPr>
          <w:rStyle w:val="CommentReference"/>
        </w:rPr>
        <w:commentReference w:id="18"/>
      </w:r>
      <w:r>
        <w:t xml:space="preserve">. Grants for conservation activities vary in size and duration, with larger, long-term grants (between three and five years) often requiring significant investments in staff time for the development of applications, and </w:t>
      </w:r>
      <w:commentRangeStart w:id="19"/>
      <w:r>
        <w:t xml:space="preserve">substantial administrative capacity to manage the grant if it is awarded. </w:t>
      </w:r>
      <w:commentRangeEnd w:id="19"/>
      <w:r w:rsidR="000514CA">
        <w:rPr>
          <w:rStyle w:val="CommentReference"/>
        </w:rPr>
        <w:commentReference w:id="19"/>
      </w:r>
      <w:r>
        <w:t xml:space="preserve">Such grants are often awarded by international financial institutions (e.g., </w:t>
      </w:r>
      <w:commentRangeStart w:id="20"/>
      <w:r>
        <w:t xml:space="preserve">the World Bank) or international development agencies (e.g., the United States Agency for International Development), </w:t>
      </w:r>
      <w:commentRangeEnd w:id="20"/>
      <w:r w:rsidR="000514CA">
        <w:rPr>
          <w:rStyle w:val="CommentReference"/>
        </w:rPr>
        <w:commentReference w:id="20"/>
      </w:r>
      <w:r>
        <w:t xml:space="preserve">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w:t>
      </w:r>
      <w:commentRangeStart w:id="21"/>
      <w:r>
        <w:t xml:space="preserve">limited in the amount of the award that can be spent on overheads, </w:t>
      </w:r>
      <w:commentRangeEnd w:id="21"/>
      <w:r w:rsidR="00FB1312">
        <w:rPr>
          <w:rStyle w:val="CommentReference"/>
        </w:rPr>
        <w:commentReference w:id="21"/>
      </w:r>
      <w:r>
        <w:t xml:space="preserve">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22" w:name="__Fieldmark__228_362668386"/>
      <w:r>
        <w:rPr>
          <w:rFonts w:cs="Calibri"/>
        </w:rPr>
        <w:t>(Emerton et al., 2006)</w:t>
      </w:r>
      <w:r>
        <w:fldChar w:fldCharType="end"/>
      </w:r>
      <w:bookmarkEnd w:id="22"/>
      <w:r>
        <w:t>.</w:t>
      </w:r>
      <w:r w:rsidR="006F0A98">
        <w:t xml:space="preserve"> </w:t>
      </w:r>
      <w:commentRangeStart w:id="23"/>
      <w:r w:rsidR="004F2133">
        <w:t>There is a paucity of research into the effects of unstable core budgets on the effectiveness of conservation projects, and the implications of financial unpredictability on biodiversity outcomes over time.</w:t>
      </w:r>
      <w:commentRangeEnd w:id="23"/>
      <w:r w:rsidR="004F2133">
        <w:rPr>
          <w:rStyle w:val="CommentReference"/>
        </w:rPr>
        <w:commentReference w:id="23"/>
      </w:r>
      <w:r>
        <w:t xml:space="preserve">                </w:t>
      </w:r>
    </w:p>
    <w:p w14:paraId="01864F5C" w14:textId="3A5643F8"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24" w:name="__Fieldmark__244_362668386"/>
      <w:r>
        <w:rPr>
          <w:rFonts w:cs="Calibri"/>
        </w:rPr>
        <w:t>(Coad et al., 2019)</w:t>
      </w:r>
      <w:r>
        <w:fldChar w:fldCharType="end"/>
      </w:r>
      <w:bookmarkEnd w:id="24"/>
      <w:r>
        <w:t xml:space="preserve">. Insufficient funding of </w:t>
      </w:r>
      <w:r>
        <w:lastRenderedPageBreak/>
        <w:t xml:space="preserve">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25" w:name="__Fieldmark__252_362668386"/>
      <w:r>
        <w:rPr>
          <w:rFonts w:cs="Calibri"/>
        </w:rPr>
        <w:t>(Kearney et al., 2020; Pringle, 2017)</w:t>
      </w:r>
      <w:r>
        <w:fldChar w:fldCharType="end"/>
      </w:r>
      <w:bookmarkEnd w:id="25"/>
      <w:r>
        <w:t>. It is difficult to design and implement effective conservation action that targets the correct drivers at the correct spatial and temporal scales when available funding is</w:t>
      </w:r>
      <w:r w:rsidR="003838B1">
        <w:t xml:space="preserve"> based on short-term projects and is</w:t>
      </w:r>
      <w:r>
        <w:t xml:space="preserve"> consistently below what is required </w:t>
      </w:r>
      <w:r>
        <w:fldChar w:fldCharType="begin"/>
      </w:r>
      <w:r w:rsidR="003838B1">
        <w:instrText xml:space="preserve"> ADDIN ZOTERO_ITEM CSL_CITATION {"citationID":"N3QMLRTT","properties":{"formattedCitation":"(Sayer and Wells, 2004; Tulloch et al., 2020)","plainCitation":"(Sayer and Wells, 2004; Tulloch et al., 2020)","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fldChar w:fldCharType="separate"/>
      </w:r>
      <w:bookmarkStart w:id="26" w:name="__Fieldmark__264_362668386"/>
      <w:r w:rsidR="003838B1" w:rsidRPr="003838B1">
        <w:rPr>
          <w:rFonts w:ascii="Calibri" w:hAnsi="Calibri" w:cs="Calibri"/>
        </w:rPr>
        <w:t>(Sayer and Wells, 2004; Tulloch et al., 2020)</w:t>
      </w:r>
      <w:r>
        <w:fldChar w:fldCharType="end"/>
      </w:r>
      <w:bookmarkEnd w:id="26"/>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27" w:name="__Fieldmark__276_362668386"/>
      <w:r>
        <w:rPr>
          <w:rFonts w:cs="Calibri"/>
        </w:rPr>
        <w:t>(Fryxell et al., 2010)</w:t>
      </w:r>
      <w:r>
        <w:fldChar w:fldCharType="end"/>
      </w:r>
      <w:bookmarkEnd w:id="27"/>
      <w:r>
        <w:t xml:space="preserve">. In the absence of dramatic increases in funding and resources available to landscape managers, studies that explore the trade-offs between different strategies for investing existing resources will be critical. 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28" w:name="__Fieldmark__282_362668386"/>
      <w:r>
        <w:rPr>
          <w:rFonts w:cs="Calibri"/>
        </w:rPr>
        <w:t>(see Ervin, 2003; Utami et al., 2020)</w:t>
      </w:r>
      <w:r>
        <w:fldChar w:fldCharType="end"/>
      </w:r>
      <w:bookmarkEnd w:id="28"/>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9" w:name="__Fieldmark__297_362668386"/>
      <w:r>
        <w:rPr>
          <w:rFonts w:cs="Calibri"/>
        </w:rPr>
        <w:t>(Wilson et al., 2006)</w:t>
      </w:r>
      <w:r>
        <w:fldChar w:fldCharType="end"/>
      </w:r>
      <w:bookmarkEnd w:id="29"/>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30" w:name="__Fieldmark__305_362668386"/>
      <w:r>
        <w:rPr>
          <w:rFonts w:cs="Calibri"/>
        </w:rPr>
        <w:t>(Armsworth et al., 2018; Murdoch et al., 2010)</w:t>
      </w:r>
      <w:r>
        <w:fldChar w:fldCharType="end"/>
      </w:r>
      <w:bookmarkEnd w:id="30"/>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31" w:name="__Fieldmark__310_362668386"/>
      <w:r>
        <w:rPr>
          <w:rFonts w:cs="Calibri"/>
        </w:rPr>
        <w:t>(Meir et al., 2004; Wilson et al., 2006)</w:t>
      </w:r>
      <w:r>
        <w:fldChar w:fldCharType="end"/>
      </w:r>
      <w:bookmarkEnd w:id="31"/>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32" w:name="__Fieldmark__315_362668386"/>
      <w:r>
        <w:rPr>
          <w:rFonts w:cs="Calibri"/>
        </w:rPr>
        <w:t>(Fishburn et al., 2013)</w:t>
      </w:r>
      <w:r>
        <w:fldChar w:fldCharType="end"/>
      </w:r>
      <w:bookmarkEnd w:id="32"/>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33" w:name="__Fieldmark__320_362668386"/>
      <w:r>
        <w:rPr>
          <w:rFonts w:cs="Calibri"/>
        </w:rPr>
        <w:t>(Tulloch et al., 2020)</w:t>
      </w:r>
      <w:r>
        <w:fldChar w:fldCharType="end"/>
      </w:r>
      <w:bookmarkEnd w:id="33"/>
      <w:r>
        <w:t xml:space="preserve">.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  </w:t>
      </w:r>
    </w:p>
    <w:p w14:paraId="189F2F27" w14:textId="32A69020"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34" w:name="__Fieldmark__333_362668386"/>
      <w:r>
        <w:rPr>
          <w:rFonts w:cs="Calibri"/>
        </w:rPr>
        <w:t>(McBride et al., 2007)</w:t>
      </w:r>
      <w:r>
        <w:fldChar w:fldCharType="end"/>
      </w:r>
      <w:bookmarkEnd w:id="34"/>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35" w:name="__Fieldmark__340_362668386"/>
      <w:r>
        <w:rPr>
          <w:rFonts w:cs="Calibri"/>
        </w:rPr>
        <w:t>(McBride et al., 2007)</w:t>
      </w:r>
      <w:r>
        <w:fldChar w:fldCharType="end"/>
      </w:r>
      <w:bookmarkEnd w:id="35"/>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36" w:name="__Fieldmark__347_362668386"/>
      <w:r>
        <w:rPr>
          <w:rFonts w:cs="Calibri"/>
        </w:rPr>
        <w:t>(Lennox and Armsworth, 2011)</w:t>
      </w:r>
      <w:r>
        <w:fldChar w:fldCharType="end"/>
      </w:r>
      <w:bookmarkEnd w:id="36"/>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37" w:name="__Fieldmark__357_362668386"/>
      <w:r>
        <w:rPr>
          <w:rFonts w:cs="Calibri"/>
        </w:rPr>
        <w:t>(Wittemyer et al., 2008)</w:t>
      </w:r>
      <w:r>
        <w:fldChar w:fldCharType="end"/>
      </w:r>
      <w:bookmarkEnd w:id="37"/>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38" w:name="__Fieldmark__362_362668386"/>
      <w:r>
        <w:rPr>
          <w:rFonts w:cs="Calibri"/>
        </w:rPr>
        <w:t>(Lindsey et al., 2014)</w:t>
      </w:r>
      <w:r>
        <w:fldChar w:fldCharType="end"/>
      </w:r>
      <w:bookmarkEnd w:id="38"/>
      <w:r>
        <w:t>. Therefore, understanding how investment decisions by landscape managers affect system dynamics in the context of increasing human pressure and uncertainty will be critical for developing strategies that maximise conservation gains.</w:t>
      </w:r>
      <w:r w:rsidR="00C2025A">
        <w:t xml:space="preserve"> </w:t>
      </w:r>
      <w:commentRangeStart w:id="39"/>
      <w:r w:rsidR="00C2025A">
        <w:t xml:space="preserve">We are not aware of any previous studies that have investigated these aspects of </w:t>
      </w:r>
      <w:commentRangeStart w:id="40"/>
      <w:r w:rsidR="00C2025A">
        <w:t>conservation investment within social-ecological systems.</w:t>
      </w:r>
      <w:commentRangeEnd w:id="39"/>
      <w:r w:rsidR="00C2025A">
        <w:rPr>
          <w:rStyle w:val="CommentReference"/>
        </w:rPr>
        <w:commentReference w:id="39"/>
      </w:r>
      <w:r>
        <w:t xml:space="preserve"> </w:t>
      </w:r>
      <w:commentRangeEnd w:id="40"/>
      <w:r w:rsidR="00256AC1">
        <w:rPr>
          <w:rStyle w:val="CommentReference"/>
        </w:rPr>
        <w:commentReference w:id="40"/>
      </w:r>
      <w:r>
        <w:t xml:space="preserve">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41" w:name="__Fieldmark__368_362668386"/>
      <w:r>
        <w:rPr>
          <w:rFonts w:cs="Calibri"/>
        </w:rPr>
        <w:t>(Santana et al., 2014)</w:t>
      </w:r>
      <w:r>
        <w:fldChar w:fldCharType="end"/>
      </w:r>
      <w:bookmarkEnd w:id="41"/>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42" w:name="__Fieldmark__380_362668386"/>
      <w:r>
        <w:rPr>
          <w:rFonts w:cs="Calibri"/>
        </w:rPr>
        <w:t>(Mouquet et al., 2015)</w:t>
      </w:r>
      <w:r>
        <w:fldChar w:fldCharType="end"/>
      </w:r>
      <w:bookmarkEnd w:id="42"/>
      <w:r>
        <w:t>. In contrast to empirical studies, simulation modelling offers an analytical environment within which system dynamics can be stress tested without any real-world consequences</w:t>
      </w:r>
      <w:r w:rsidR="003A0878">
        <w:t xml:space="preserve">. </w:t>
      </w:r>
    </w:p>
    <w:p w14:paraId="2DE09D86" w14:textId="1EF069E3"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43" w:name="__Fieldmark__395_362668386"/>
      <w:r>
        <w:rPr>
          <w:rFonts w:cs="Calibri"/>
        </w:rPr>
        <w:t>(Doak and Mills, 1994)</w:t>
      </w:r>
      <w:r>
        <w:fldChar w:fldCharType="end"/>
      </w:r>
      <w:bookmarkEnd w:id="43"/>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44" w:name="__Fieldmark__408_362668386"/>
      <w:r>
        <w:rPr>
          <w:rFonts w:cs="Calibri"/>
        </w:rPr>
        <w:t>(Green et al., 2005)</w:t>
      </w:r>
      <w:r>
        <w:fldChar w:fldCharType="end"/>
      </w:r>
      <w:bookmarkEnd w:id="44"/>
      <w:r>
        <w:t xml:space="preserve">. Mathematical models offer the opportunity to take the well-studied component parts of a complex system and reassemble them in ways that capture their fundamental properties whilst allowing for </w:t>
      </w:r>
      <w:r>
        <w:lastRenderedPageBreak/>
        <w:t xml:space="preserve">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45" w:name="__Fieldmark__418_362668386"/>
      <w:r>
        <w:rPr>
          <w:rFonts w:cs="Calibri"/>
        </w:rPr>
        <w:t>(Wilson, 1999)</w:t>
      </w:r>
      <w:r>
        <w:fldChar w:fldCharType="end"/>
      </w:r>
      <w:bookmarkEnd w:id="45"/>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46" w:name="__Fieldmark__434_362668386"/>
      <w:r>
        <w:rPr>
          <w:rFonts w:cs="Calibri"/>
        </w:rPr>
        <w:t>(Levins, 1966)</w:t>
      </w:r>
      <w:r>
        <w:fldChar w:fldCharType="end"/>
      </w:r>
      <w:bookmarkEnd w:id="46"/>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47" w:name="__Fieldmark__458_362668386"/>
      <w:r>
        <w:rPr>
          <w:rFonts w:cs="Calibri"/>
        </w:rPr>
        <w:t>(Green et al., 2005)</w:t>
      </w:r>
      <w:r>
        <w:fldChar w:fldCharType="end"/>
      </w:r>
      <w:bookmarkEnd w:id="47"/>
      <w:r>
        <w:t xml:space="preserve">.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48" w:name="__Fieldmark__467_362668386"/>
      <w:r>
        <w:rPr>
          <w:rFonts w:cs="Calibri"/>
        </w:rPr>
        <w:t>(Berkes et al., 2000)</w:t>
      </w:r>
      <w:r>
        <w:fldChar w:fldCharType="end"/>
      </w:r>
      <w:bookmarkEnd w:id="48"/>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rsidR="00721CB0">
        <w:instrText xml:space="preserve"> 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9" w:name="__Fieldmark__477_362668386"/>
      <w:r w:rsidR="00721CB0" w:rsidRPr="00721CB0">
        <w:rPr>
          <w:rFonts w:ascii="Calibri" w:hAnsi="Calibri" w:cs="Calibri"/>
        </w:rPr>
        <w:t>(Bunnefeld et al., 2011; Duthie et al., 2018a)</w:t>
      </w:r>
      <w:r>
        <w:fldChar w:fldCharType="end"/>
      </w:r>
      <w:bookmarkEnd w:id="49"/>
      <w:r>
        <w:t xml:space="preserve">.  </w:t>
      </w:r>
    </w:p>
    <w:p w14:paraId="1D07DF0F" w14:textId="4160AF22"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rsidR="00721CB0">
        <w:instrText xml:space="preserve"> 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50" w:name="__Fieldmark__499_362668386"/>
      <w:r w:rsidR="00721CB0" w:rsidRPr="00721CB0">
        <w:rPr>
          <w:rFonts w:ascii="Calibri" w:hAnsi="Calibri" w:cs="Calibri"/>
        </w:rPr>
        <w:t>(Duthie et al., 2018a)</w:t>
      </w:r>
      <w:r>
        <w:fldChar w:fldCharType="end"/>
      </w:r>
      <w:bookmarkEnd w:id="50"/>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w:t>
      </w:r>
      <w:proofErr w:type="gramStart"/>
      <w:r>
        <w:t>cycles, and</w:t>
      </w:r>
      <w:proofErr w:type="gramEnd"/>
      <w:r>
        <w:t xml:space="preserve"> offers theoretical insights into the consequences of the business-as-usual conservation funding </w:t>
      </w:r>
      <w:commentRangeStart w:id="51"/>
      <w:commentRangeStart w:id="52"/>
      <w:r>
        <w:t xml:space="preserve">mechanisms.  </w:t>
      </w:r>
      <w:commentRangeEnd w:id="51"/>
      <w:r w:rsidR="00380D43">
        <w:rPr>
          <w:rStyle w:val="CommentReference"/>
        </w:rPr>
        <w:commentReference w:id="51"/>
      </w:r>
      <w:commentRangeEnd w:id="52"/>
      <w:r w:rsidR="00C2025A">
        <w:rPr>
          <w:rStyle w:val="CommentReference"/>
        </w:rPr>
        <w:commentReference w:id="52"/>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011E247F" w:rsidR="002D4DF5" w:rsidRDefault="0089199E">
      <w:r>
        <w:t xml:space="preserve">GMSE is designed to simulate dynamic decision-making by stakeholders in a social-ecological system </w:t>
      </w:r>
      <w:r>
        <w:fldChar w:fldCharType="begin"/>
      </w:r>
      <w:r w:rsidR="00721CB0">
        <w:instrText xml:space="preserve"> 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53" w:name="__Fieldmark__518_362668386"/>
      <w:r w:rsidR="00721CB0" w:rsidRPr="00721CB0">
        <w:rPr>
          <w:rFonts w:ascii="Calibri" w:hAnsi="Calibri" w:cs="Calibri"/>
        </w:rPr>
        <w:t>(Duthie et al., 2018a)</w:t>
      </w:r>
      <w:r>
        <w:fldChar w:fldCharType="end"/>
      </w:r>
      <w:bookmarkEnd w:id="53"/>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w:t>
      </w:r>
      <w:r>
        <w:lastRenderedPageBreak/>
        <w:t xml:space="preserve">comprised of four </w:t>
      </w:r>
      <w:proofErr w:type="spellStart"/>
      <w:r>
        <w:t>submodels</w:t>
      </w:r>
      <w:proofErr w:type="spellEnd"/>
      <w:r>
        <w:t xml:space="preserve"> that govern the social-ecological system, each of which can be individually parameterised (Figure 1).</w:t>
      </w:r>
      <w:r w:rsidR="00BC3488">
        <w:t xml:space="preserve"> The individual actors (manager, users, resources) are discrete and events on the landscape are probabilistic, thus introducing stochasticity.</w:t>
      </w:r>
      <w:r>
        <w:t xml:space="preserve">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w:t>
      </w:r>
      <w:r w:rsidR="00BC3488">
        <w:t>.</w:t>
      </w:r>
      <w:r>
        <w:t xml:space="preserve">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w:t>
      </w:r>
      <w:r w:rsidR="00BC3488">
        <w:t>.</w:t>
      </w:r>
      <w:r>
        <w:t xml:space="preserve"> (3) The manager model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see Duthie et al (2018) and the documentation for the GMSE R package.</w:t>
      </w:r>
    </w:p>
    <w:p w14:paraId="3F6AA73D" w14:textId="34AC30DB" w:rsidR="002D4DF5" w:rsidRDefault="0089199E">
      <w:r>
        <w:t xml:space="preserve">The primary approach to altering system dynamics is via the manager and user budgets. </w:t>
      </w:r>
      <w:r w:rsidR="00BC3488">
        <w:t>The relative power between the manager and the users is primarily driven by the relative budgets that each actor has access to</w:t>
      </w:r>
      <w:r>
        <w:t xml:space="preserve">.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rsidR="00721CB0">
        <w:instrText xml:space="preserve"> 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 </w:instrText>
      </w:r>
      <w:r>
        <w:fldChar w:fldCharType="separate"/>
      </w:r>
      <w:bookmarkStart w:id="54" w:name="__Fieldmark__538_362668386"/>
      <w:r w:rsidR="00721CB0" w:rsidRPr="00721CB0">
        <w:rPr>
          <w:rFonts w:ascii="Calibri" w:hAnsi="Calibri" w:cs="Calibri"/>
        </w:rPr>
        <w:t>(Cusack et al., 2020; Duthie et al., 2018a; Nilsson et al., 2021)</w:t>
      </w:r>
      <w:r>
        <w:fldChar w:fldCharType="end"/>
      </w:r>
      <w:bookmarkEnd w:id="54"/>
      <w:r>
        <w:t xml:space="preserve">. </w:t>
      </w:r>
    </w:p>
    <w:p w14:paraId="799EA71F" w14:textId="77777777" w:rsidR="002D4DF5" w:rsidRDefault="0089199E">
      <w:commentRangeStart w:id="55"/>
      <w:r>
        <w:rPr>
          <w:i/>
          <w:iCs/>
        </w:rPr>
        <w:t>Genetic algorithm (GA)</w:t>
      </w:r>
      <w:commentRangeEnd w:id="55"/>
      <w:r w:rsidR="00421EF3">
        <w:rPr>
          <w:rStyle w:val="CommentReference"/>
        </w:rPr>
        <w:commentReference w:id="55"/>
      </w:r>
    </w:p>
    <w:p w14:paraId="567E59E7" w14:textId="1027E964" w:rsidR="002D4DF5" w:rsidRDefault="0089199E">
      <w:r>
        <w:t>The GA is the process</w:t>
      </w:r>
      <w:r w:rsidR="00892B3A">
        <w:t xml:space="preserve"> that mimics human decision-making, and</w:t>
      </w:r>
      <w:r>
        <w:t xml:space="preserve"> </w:t>
      </w:r>
      <w:r w:rsidR="00892B3A">
        <w:t>through</w:t>
      </w:r>
      <w:r>
        <w:t xml:space="preserve"> which the manager develops policy and users decide upon actions. The GA</w:t>
      </w:r>
      <w:r w:rsidR="00892B3A">
        <w:t xml:space="preserve"> is called once for each decision-making actor on the landscape (the manager and </w:t>
      </w:r>
      <w:r w:rsidR="00892B3A">
        <w:rPr>
          <w:i/>
          <w:iCs/>
        </w:rPr>
        <w:t>n</w:t>
      </w:r>
      <w:r w:rsidR="00892B3A">
        <w:t xml:space="preserve"> users) </w:t>
      </w:r>
      <w:r w:rsidR="008D6134">
        <w:t>in</w:t>
      </w:r>
      <w:r w:rsidR="00892B3A">
        <w:t xml:space="preserve"> each time step. Each call to the GA results in a policy decision (for the manager) or an action decision (for each user).</w:t>
      </w:r>
      <w:r>
        <w:t xml:space="preserve"> </w:t>
      </w:r>
      <w:r w:rsidR="008D6134">
        <w:t>Final m</w:t>
      </w:r>
      <w:r w:rsidR="00892B3A">
        <w:t>anager and user strategies are selected within each call of the GA through a process that mimics</w:t>
      </w:r>
      <w:r>
        <w:t xml:space="preserve"> </w:t>
      </w:r>
      <w:r w:rsidR="00892B3A">
        <w:t>evolution by</w:t>
      </w:r>
      <w:r>
        <w:t xml:space="preserve"> natural selection</w:t>
      </w:r>
      <w:r w:rsidR="008D6134">
        <w:t xml:space="preserve"> </w:t>
      </w:r>
      <w:r w:rsidR="008D6134">
        <w:fldChar w:fldCharType="begin"/>
      </w:r>
      <w:r w:rsidR="00721CB0">
        <w:instrText xml:space="preserve"> 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 </w:instrText>
      </w:r>
      <w:r w:rsidR="008D6134">
        <w:fldChar w:fldCharType="separate"/>
      </w:r>
      <w:r w:rsidR="00721CB0" w:rsidRPr="00721CB0">
        <w:rPr>
          <w:rFonts w:ascii="Calibri" w:hAnsi="Calibri" w:cs="Calibri"/>
        </w:rPr>
        <w:t>(Duthie et al., 2018b; Hamblin, 2013)</w:t>
      </w:r>
      <w:r w:rsidR="008D6134">
        <w:fldChar w:fldCharType="end"/>
      </w:r>
      <w:r w:rsidR="00892B3A">
        <w:t xml:space="preserve">. </w:t>
      </w:r>
      <w:r w:rsidR="00A30475">
        <w:t>E</w:t>
      </w:r>
      <w:r w:rsidR="00892B3A">
        <w:t>ach GA call</w:t>
      </w:r>
      <w:r w:rsidR="00A30475">
        <w:t xml:space="preserve"> comprises multiple iterations (Figure 1). The first iteration initialises many</w:t>
      </w:r>
      <w:r>
        <w:t xml:space="preserve"> possible strategies</w:t>
      </w:r>
      <w:r w:rsidR="00A30475">
        <w:t>, f</w:t>
      </w:r>
      <w:commentRangeStart w:id="56"/>
      <w:r w:rsidR="00A30475">
        <w:t>ollowed by a process of</w:t>
      </w:r>
      <w:r>
        <w:t xml:space="preserve"> cross-over and mutation between the initialised strategies</w:t>
      </w:r>
      <w:commentRangeEnd w:id="56"/>
      <w:r w:rsidR="00115188">
        <w:rPr>
          <w:rStyle w:val="CommentReference"/>
        </w:rPr>
        <w:commentReference w:id="56"/>
      </w:r>
      <w:r>
        <w:t xml:space="preserve">, ensuring that budgets are not exceeded. </w:t>
      </w:r>
      <w:r w:rsidR="00A30475">
        <w:t xml:space="preserve">High </w:t>
      </w:r>
      <w:commentRangeStart w:id="57"/>
      <w:r w:rsidR="00A30475">
        <w:t xml:space="preserve">fitness </w:t>
      </w:r>
      <w:commentRangeEnd w:id="57"/>
      <w:r w:rsidR="00115188">
        <w:rPr>
          <w:rStyle w:val="CommentReference"/>
        </w:rPr>
        <w:commentReference w:id="57"/>
      </w:r>
      <w:r w:rsidR="00A30475">
        <w:t>s</w:t>
      </w:r>
      <w:r>
        <w:t xml:space="preserve">trategies </w:t>
      </w:r>
      <w:r w:rsidR="00A30475">
        <w:t>are</w:t>
      </w:r>
      <w:r>
        <w:t xml:space="preserve"> selected via a fitness function and a tournament</w:t>
      </w:r>
      <w:r w:rsidR="00A30475">
        <w:t>, and the resulting strategies form the</w:t>
      </w:r>
      <w:r w:rsidR="008D6134">
        <w:t xml:space="preserve"> starting layers of the next iteration</w:t>
      </w:r>
      <w:r w:rsidR="00721CB0">
        <w:t>, where the process is repeated</w:t>
      </w:r>
      <w:r>
        <w:t>.</w:t>
      </w:r>
      <w:r w:rsidR="008D6134">
        <w:t xml:space="preserve"> The process continues until a minimum number of iterations has been run and a convergence criterion is met</w:t>
      </w:r>
      <w:r w:rsidR="00721CB0">
        <w:t xml:space="preserve"> </w:t>
      </w:r>
      <w:r w:rsidR="00721CB0">
        <w:fldChar w:fldCharType="begin"/>
      </w:r>
      <w:r w:rsidR="00721CB0">
        <w:instrText xml:space="preserve"> 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 </w:instrText>
      </w:r>
      <w:r w:rsidR="00721CB0">
        <w:fldChar w:fldCharType="separate"/>
      </w:r>
      <w:r w:rsidR="00721CB0" w:rsidRPr="00721CB0">
        <w:rPr>
          <w:rFonts w:ascii="Calibri" w:hAnsi="Calibri" w:cs="Calibri"/>
        </w:rPr>
        <w:t>(Duthie et al., 2018b)</w:t>
      </w:r>
      <w:r w:rsidR="00721CB0">
        <w:fldChar w:fldCharType="end"/>
      </w:r>
      <w:r w:rsidR="008D6134">
        <w:t>.</w:t>
      </w:r>
      <w:r>
        <w:t xml:space="preserve"> This process results in adaptive, but not necessarily optimal, strategies for the manager and the users. The GA takes the manager’s budget constraints, user action histories, and the predicted consequences of each action on the resource population and</w:t>
      </w:r>
      <w:r w:rsidR="00721CB0">
        <w:t xml:space="preserve"> uses the process described above to</w:t>
      </w:r>
      <w:r>
        <w:t xml:space="preserve"> </w:t>
      </w:r>
      <w:r>
        <w:lastRenderedPageBreak/>
        <w:t xml:space="preserve">develop a strategy for the manager to reduce deviation from the target resource population size. </w:t>
      </w:r>
      <w:commentRangeStart w:id="58"/>
      <w:r>
        <w:t xml:space="preserve">Once the manager’s policy is established, users will individually call the GA to decide upon actions that maximise their utility </w:t>
      </w:r>
      <w:commentRangeEnd w:id="58"/>
      <w:r w:rsidR="00115188">
        <w:rPr>
          <w:rStyle w:val="CommentReference"/>
        </w:rPr>
        <w:commentReference w:id="58"/>
      </w:r>
      <w:r>
        <w:t>(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w:t>
      </w:r>
      <w:r w:rsidR="00721CB0">
        <w:t xml:space="preserve">. </w:t>
      </w:r>
    </w:p>
    <w:p w14:paraId="663157E0" w14:textId="77777777" w:rsidR="003517F0" w:rsidRDefault="003517F0"/>
    <w:p w14:paraId="484BE6AF" w14:textId="5AF950F5" w:rsidR="002D4DF5" w:rsidRDefault="00B82ABF">
      <w:pPr>
        <w:rPr>
          <w:i/>
          <w:iCs/>
        </w:rPr>
      </w:pPr>
      <w:r>
        <w:rPr>
          <w:noProof/>
        </w:rPr>
        <w:drawing>
          <wp:inline distT="0" distB="0" distL="0" distR="0" wp14:anchorId="29A3BA2C" wp14:editId="26192268">
            <wp:extent cx="3961032" cy="357133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3970511" cy="3579883"/>
                    </a:xfrm>
                    <a:prstGeom prst="rect">
                      <a:avLst/>
                    </a:prstGeom>
                  </pic:spPr>
                </pic:pic>
              </a:graphicData>
            </a:graphic>
          </wp:inline>
        </w:drawing>
      </w:r>
    </w:p>
    <w:p w14:paraId="22DD9367" w14:textId="7A81BDCE" w:rsidR="002D4DF5" w:rsidRDefault="0089199E">
      <w:pPr>
        <w:rPr>
          <w:b/>
          <w:bCs/>
          <w:sz w:val="20"/>
          <w:szCs w:val="20"/>
        </w:rPr>
      </w:pPr>
      <w:r>
        <w:rPr>
          <w:b/>
          <w:bCs/>
          <w:sz w:val="20"/>
          <w:szCs w:val="20"/>
        </w:rPr>
        <w:t xml:space="preserve">Figure 1.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w:t>
      </w:r>
      <w:r w:rsidR="00B82ABF">
        <w:rPr>
          <w:b/>
          <w:bCs/>
          <w:sz w:val="20"/>
          <w:szCs w:val="20"/>
        </w:rPr>
        <w:t xml:space="preserve">Adapted </w:t>
      </w:r>
      <w:r>
        <w:rPr>
          <w:b/>
          <w:bCs/>
          <w:sz w:val="20"/>
          <w:szCs w:val="20"/>
        </w:rPr>
        <w:t>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08E67B6F" w:rsidR="002D4DF5" w:rsidRDefault="0089199E">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t>
      </w:r>
      <w:commentRangeStart w:id="59"/>
      <w:r>
        <w:t xml:space="preserve">We allocated 30 “users” </w:t>
      </w:r>
      <w:commentRangeEnd w:id="59"/>
      <w:r w:rsidR="009910B9">
        <w:rPr>
          <w:rStyle w:val="CommentReference"/>
        </w:rPr>
        <w:commentReference w:id="59"/>
      </w:r>
      <w:r>
        <w:t xml:space="preserve">to the landscape, which in this case represented 30 villages or communities, each of which had an </w:t>
      </w:r>
      <w:r w:rsidR="003517F0">
        <w:t xml:space="preserve">approximately </w:t>
      </w:r>
      <w:r>
        <w:t>equal area of spatially explicit land upon which they could act. This resulted in each village having approximately 333 ha (3.33 km</w:t>
      </w:r>
      <w:r>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0D19FC69" w14:textId="38F50CA1" w:rsidR="003517F0" w:rsidRDefault="003517F0"/>
    <w:p w14:paraId="2BF25714" w14:textId="77777777" w:rsidR="003517F0" w:rsidRDefault="003517F0"/>
    <w:p w14:paraId="246D5CA3" w14:textId="77777777" w:rsidR="002D4DF5" w:rsidRDefault="0089199E">
      <w:pPr>
        <w:rPr>
          <w:u w:val="single"/>
        </w:rPr>
      </w:pPr>
      <w:r>
        <w:rPr>
          <w:u w:val="single"/>
        </w:rPr>
        <w:lastRenderedPageBreak/>
        <w:t xml:space="preserve">Resource population </w:t>
      </w:r>
    </w:p>
    <w:p w14:paraId="12878EB7" w14:textId="46896B5C"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distributed across the landscape</w:t>
      </w:r>
      <w:r w:rsidR="00B82ABF">
        <w:t xml:space="preserve"> (with multiple trees allowed on any given cell)</w:t>
      </w:r>
      <w:r>
        <w:t xml:space="preserv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r>
        <w:rPr>
          <w:u w:val="single"/>
        </w:rPr>
        <w:t>Users</w:t>
      </w:r>
    </w:p>
    <w:p w14:paraId="0430192B" w14:textId="562C9712"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r w:rsidR="00B82ABF">
        <w:t xml:space="preserve">. </w:t>
      </w:r>
      <w:r>
        <w:t>The only actions the users were permitted to take were 1) tend crops, and 2) fell trees. The decision about which action to take in each time step was governed by trade-offs in cost versus benefit (computed within the GA</w:t>
      </w:r>
      <w:r w:rsidR="003517F0">
        <w:t>, see above</w:t>
      </w:r>
      <w:r>
        <w:t xml:space="preserve">).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w:t>
      </w:r>
      <w:r>
        <w:lastRenderedPageBreak/>
        <w:t>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703646B0"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plausible that </w:t>
      </w:r>
      <w:r w:rsidR="003517F0">
        <w:t>a</w:t>
      </w:r>
      <w:r>
        <w:t xml:space="preserve"> manager has near-perfect deforestation detection over a landscape. </w:t>
      </w:r>
    </w:p>
    <w:p w14:paraId="4FA093D9" w14:textId="77777777" w:rsidR="002D4DF5" w:rsidRDefault="0089199E">
      <w:pPr>
        <w:rPr>
          <w:i/>
          <w:iCs/>
        </w:rPr>
      </w:pPr>
      <w:r>
        <w:rPr>
          <w:i/>
          <w:iCs/>
        </w:rPr>
        <w:t xml:space="preserve">Scenarios </w:t>
      </w:r>
    </w:p>
    <w:p w14:paraId="5E54D448" w14:textId="3B373FE4" w:rsidR="002D4DF5" w:rsidRDefault="0089199E">
      <w:r>
        <w:t>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in decision-making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w:t>
      </w:r>
      <w:r w:rsidR="00B82ABF">
        <w:t>dian</w:t>
      </w:r>
      <w:r>
        <w:t xml:space="preserve"> and lower and upper confidence intervals, respectively. For all scenarios,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48C2857C" w:rsidR="002D4DF5" w:rsidRDefault="0089199E">
      <w:r>
        <w:t xml:space="preserve">The manager and user budgets are not equal nor necessarily proportional, as they are used in very different ways </w:t>
      </w:r>
      <w:r>
        <w:fldChar w:fldCharType="begin"/>
      </w:r>
      <w:r w:rsidR="00721CB0">
        <w:instrText xml:space="preserve"> 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60" w:name="__Fieldmark__610_362668386"/>
      <w:r w:rsidR="00721CB0" w:rsidRPr="00721CB0">
        <w:rPr>
          <w:rFonts w:ascii="Calibri" w:hAnsi="Calibri" w:cs="Calibri"/>
        </w:rPr>
        <w:t>(Duthie et al., 2018a)</w:t>
      </w:r>
      <w:r>
        <w:fldChar w:fldCharType="end"/>
      </w:r>
      <w:bookmarkEnd w:id="60"/>
      <w:r>
        <w:t xml:space="preserve">. Therefore, equal budgets do not necessarily equate to equal </w:t>
      </w:r>
      <w:r>
        <w:lastRenderedPageBreak/>
        <w:t xml:space="preserve">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61" w:name="__Fieldmark__617_362668386"/>
      <w:r>
        <w:rPr>
          <w:rFonts w:cs="Calibri"/>
        </w:rPr>
        <w:t>(v4.0.4, R Core Team, 2021)</w:t>
      </w:r>
      <w:r>
        <w:fldChar w:fldCharType="end"/>
      </w:r>
      <w:bookmarkEnd w:id="61"/>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E33B965"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r w:rsidR="00B8415A">
        <w:t xml:space="preserve"> (Table 1)</w:t>
      </w:r>
      <w:r>
        <w:t>.</w:t>
      </w:r>
    </w:p>
    <w:p w14:paraId="4ED81064" w14:textId="77777777" w:rsidR="002D4DF5" w:rsidRDefault="0089199E">
      <w:pPr>
        <w:rPr>
          <w:u w:val="single"/>
        </w:rPr>
      </w:pPr>
      <w:r>
        <w:rPr>
          <w:u w:val="single"/>
        </w:rPr>
        <w:t>Scenario 3</w:t>
      </w:r>
    </w:p>
    <w:p w14:paraId="75573C90" w14:textId="77777777" w:rsidR="005E13B1"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05B46A1B" w:rsidR="002D4DF5" w:rsidRPr="00407D32" w:rsidRDefault="0089199E">
      <m:oMathPara>
        <m:oMathParaPr>
          <m:jc m:val="center"/>
        </m:oMathParaPr>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79FD7F5" w14:textId="03E0B3BB" w:rsidR="00407D32" w:rsidRDefault="0089199E" w:rsidP="00D50C48">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w:t>
      </w:r>
      <w:r>
        <w:lastRenderedPageBreak/>
        <w:t>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w:t>
      </w:r>
      <w:r w:rsidR="002C7AE9">
        <w:t xml:space="preserve"> used a Fourier series approach to create irregular curves by </w:t>
      </w:r>
      <w:r w:rsidR="00B8415A">
        <w:t>summing multiple</w:t>
      </w:r>
      <w:r w:rsidR="002C7AE9">
        <w:t xml:space="preserve"> sine waves of different</w:t>
      </w:r>
      <w:r w:rsidR="00AA1760">
        <w:t xml:space="preserve"> </w:t>
      </w:r>
      <w:r w:rsidR="002C7AE9">
        <w:t>frequency</w:t>
      </w:r>
      <w:r w:rsidR="00D84DC6">
        <w:t xml:space="preserve"> </w:t>
      </w:r>
      <w:r w:rsidR="00D84DC6" w:rsidRPr="00D84DC6">
        <w:t>(</w:t>
      </w:r>
      <m:oMath>
        <m:r>
          <w:rPr>
            <w:rFonts w:ascii="Cambria Math" w:hAnsi="Cambria Math"/>
          </w:rPr>
          <m:t>f</m:t>
        </m:r>
      </m:oMath>
      <w:r w:rsidR="00D84DC6" w:rsidRPr="00D84DC6">
        <w:t>)</w:t>
      </w:r>
      <w:r w:rsidR="002C7AE9">
        <w:t>, delay</w:t>
      </w:r>
      <w:r w:rsidR="00D84DC6">
        <w:t xml:space="preserve"> </w:t>
      </w:r>
      <w:r w:rsidR="00D84DC6" w:rsidRPr="00D84DC6">
        <w:t>(</w:t>
      </w:r>
      <m:oMath>
        <m:r>
          <w:rPr>
            <w:rFonts w:ascii="Cambria Math" w:hAnsi="Cambria Math"/>
          </w:rPr>
          <m:t>φ</m:t>
        </m:r>
      </m:oMath>
      <w:r w:rsidR="00D84DC6" w:rsidRPr="00D84DC6">
        <w:t>)</w:t>
      </w:r>
      <w:r w:rsidR="002C7AE9">
        <w:t>, and strength</w:t>
      </w:r>
      <w:r w:rsidR="00D84DC6">
        <w:t xml:space="preserve"> </w:t>
      </w:r>
      <w:r w:rsidR="00D84DC6" w:rsidRPr="00D84DC6">
        <w:t>(</w:t>
      </w:r>
      <m:oMath>
        <m:r>
          <w:rPr>
            <w:rFonts w:ascii="Cambria Math" w:hAnsi="Cambria Math"/>
          </w:rPr>
          <m:t>A</m:t>
        </m:r>
      </m:oMath>
      <w:r w:rsidR="00D84DC6" w:rsidRPr="00D84DC6">
        <w:t>)</w:t>
      </w:r>
      <w:r w:rsidR="002C7AE9">
        <w:t>. We</w:t>
      </w:r>
      <w:r>
        <w:t xml:space="preserve"> produced three sine waves</w:t>
      </w:r>
      <w:r w:rsidR="002C7AE9">
        <w:t xml:space="preserve"> for each replicate simulation</w:t>
      </w:r>
      <w:r>
        <w:t xml:space="preserve"> by randomly sampling values</w:t>
      </w:r>
      <w:r w:rsidR="00FF7073">
        <w:t xml:space="preserve"> for the above parameters (Supporting Information</w:t>
      </w:r>
      <w:r w:rsidR="00407D32">
        <w:t xml:space="preserve">). </w:t>
      </w:r>
      <w:r>
        <w:t xml:space="preserve">The three sine waves were </w:t>
      </w:r>
      <w:r w:rsidR="00407D32">
        <w:t>summed</w:t>
      </w:r>
      <w:r>
        <w:t xml:space="preserve"> to produce a random complex wave</w:t>
      </w:r>
      <w:r w:rsidR="00407D32">
        <w:t>, using,</w:t>
      </w:r>
    </w:p>
    <w:p w14:paraId="6F8426BB" w14:textId="54B0740D" w:rsidR="00407D32" w:rsidRPr="00407D32" w:rsidRDefault="00407D32" w:rsidP="00D50C48">
      <m:oMathPara>
        <m:oMathParaPr>
          <m:jc m:val="center"/>
        </m:oMathParaP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C</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r>
            <w:rPr>
              <w:rFonts w:ascii="Cambria Math" w:hAnsi="Cambria Math"/>
            </w:rPr>
            <m:t>t</m:t>
          </m:r>
          <m:r>
            <m:rPr>
              <m:sty m:val="p"/>
            </m:rPr>
            <w:rPr>
              <w:rFonts w:ascii="Cambria Math" w:hAnsi="Cambria Math"/>
            </w:rPr>
            <m:t>)</m:t>
          </m:r>
        </m:oMath>
      </m:oMathPara>
    </w:p>
    <w:p w14:paraId="20118AAE" w14:textId="26874456" w:rsidR="002D4DF5" w:rsidRPr="00407D32" w:rsidRDefault="00407D32" w:rsidP="00D50C48">
      <w:r>
        <w:t xml:space="preserve">Where </w:t>
      </w: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oMath>
      <w:r>
        <w:rPr>
          <w:rFonts w:eastAsiaTheme="minorEastAsia"/>
        </w:rPr>
        <w:t xml:space="preserve"> is the manager budget at time </w:t>
      </w:r>
      <w:r>
        <w:rPr>
          <w:rFonts w:eastAsiaTheme="minorEastAsia"/>
          <w:i/>
          <w:iCs/>
        </w:rPr>
        <w:t>t</w:t>
      </w:r>
      <w:r>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w:r>
        <w:rPr>
          <w:rFonts w:eastAsiaTheme="minorEastAsia"/>
        </w:rPr>
        <w:t xml:space="preserve"> is sine wave </w:t>
      </w:r>
      <m:oMath>
        <m:r>
          <w:rPr>
            <w:rFonts w:ascii="Cambria Math" w:eastAsiaTheme="minorEastAsia" w:hAnsi="Cambria Math"/>
          </w:rPr>
          <m:t>i</m:t>
        </m:r>
      </m:oMath>
      <w:r>
        <w:rPr>
          <w:rFonts w:eastAsiaTheme="minorEastAsia"/>
        </w:rPr>
        <w:t xml:space="preserve"> at time </w:t>
      </w:r>
      <w:r>
        <w:rPr>
          <w:rFonts w:eastAsiaTheme="minorEastAsia"/>
          <w:i/>
          <w:iCs/>
        </w:rPr>
        <w:t xml:space="preserve">t, </w:t>
      </w:r>
      <w:r>
        <w:rPr>
          <w:rFonts w:eastAsiaTheme="minorEastAsia"/>
        </w:rPr>
        <w:t xml:space="preserve">and </w:t>
      </w:r>
      <w:r>
        <w:rPr>
          <w:rFonts w:eastAsiaTheme="minorEastAsia"/>
          <w:i/>
          <w:iCs/>
        </w:rPr>
        <w:t>C</w:t>
      </w:r>
      <w:r>
        <w:rPr>
          <w:rFonts w:eastAsiaTheme="minorEastAsia"/>
        </w:rPr>
        <w:t xml:space="preserve"> is a </w:t>
      </w:r>
      <w:proofErr w:type="gramStart"/>
      <w:r>
        <w:rPr>
          <w:rFonts w:eastAsiaTheme="minorEastAsia"/>
        </w:rPr>
        <w:t>constant.</w:t>
      </w:r>
      <w:proofErr w:type="gramEnd"/>
      <w:r>
        <w:rPr>
          <w:rFonts w:eastAsiaTheme="minorEastAsia"/>
        </w:rPr>
        <w:t xml:space="preserve"> </w:t>
      </w:r>
      <w:r w:rsidR="0089199E">
        <w:t xml:space="preserve">Each of the 100 replicates produced a different complex wave (Figure 2 shows 10 examples, see Supporting Information section 4 for all </w:t>
      </w:r>
      <w:r w:rsidR="00B8415A">
        <w:t>100</w:t>
      </w:r>
      <w:r w:rsidR="0089199E">
        <w:t xml:space="preserve"> waves used in the simulations). </w:t>
      </w:r>
    </w:p>
    <w:p w14:paraId="5C020B4D" w14:textId="77777777" w:rsidR="002D4DF5" w:rsidRDefault="0089199E">
      <w:pPr>
        <w:rPr>
          <w:u w:val="single"/>
        </w:rPr>
      </w:pPr>
      <w:r>
        <w:rPr>
          <w:u w:val="single"/>
        </w:rPr>
        <w:t>Scenario 5</w:t>
      </w:r>
    </w:p>
    <w:p w14:paraId="55787DDC" w14:textId="74F583C9"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requencies and component strengths for the three sine waves could be sampled from, thus increasing the potential amplitude of each wave, and making the changes in wave frequency more extreme (Figure 2 shows 10 examples, see Supporting Information section 4 for all </w:t>
      </w:r>
      <w:r w:rsidR="00B8415A">
        <w:t>100</w:t>
      </w:r>
      <w:r>
        <w:t xml:space="preserve"> waves used in the simulations). To simulate this scenario, we produced a set of three random sine waves</w:t>
      </w:r>
      <w:r w:rsidR="00407D32">
        <w:t xml:space="preserve"> which</w:t>
      </w:r>
      <w:r>
        <w:t xml:space="preserve"> were used to produce a new complex wave for each replicate, using the same</w:t>
      </w:r>
      <w:r w:rsidR="00407D32">
        <w:t xml:space="preserve"> approach and</w:t>
      </w:r>
      <w:r>
        <w:t xml:space="preserve"> formula as in Scenario 4</w:t>
      </w:r>
      <w:r w:rsidR="00407D32">
        <w:t xml:space="preserve"> (Supporting Information)</w:t>
      </w:r>
      <w:r>
        <w:t xml:space="preserve">. </w:t>
      </w:r>
    </w:p>
    <w:p w14:paraId="0A81488D" w14:textId="77777777" w:rsidR="002D4DF5" w:rsidRDefault="0089199E">
      <w:pPr>
        <w:rPr>
          <w:u w:val="single"/>
        </w:rPr>
      </w:pPr>
      <w:r>
        <w:rPr>
          <w:u w:val="single"/>
        </w:rPr>
        <w:t xml:space="preserve">Standardisation </w:t>
      </w:r>
    </w:p>
    <w:p w14:paraId="1CC904B8" w14:textId="7807E730"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w:t>
      </w:r>
      <w:commentRangeStart w:id="62"/>
      <w:commentRangeStart w:id="63"/>
      <w:r>
        <w:t>ts to 25,000, using,</w:t>
      </w:r>
      <w:commentRangeEnd w:id="62"/>
      <w:r>
        <w:commentReference w:id="62"/>
      </w:r>
      <w:commentRangeEnd w:id="63"/>
      <w:r w:rsidR="006668D0">
        <w:rPr>
          <w:rStyle w:val="CommentReference"/>
        </w:rPr>
        <w:commentReference w:id="63"/>
      </w:r>
    </w:p>
    <w:p w14:paraId="66C6C2DC" w14:textId="0913895B" w:rsidR="002D4DF5" w:rsidRPr="006668D0" w:rsidRDefault="0089199E">
      <w:pPr>
        <w:rPr>
          <w:sz w:val="24"/>
          <w:szCs w:val="24"/>
        </w:rPr>
      </w:pPr>
      <m:oMathPara>
        <m:oMathParaPr>
          <m:jc m:val="left"/>
        </m:oMathParaPr>
        <m:oMath>
          <m:r>
            <w:rPr>
              <w:rFonts w:ascii="Cambria Math" w:hAnsi="Cambria Math"/>
              <w:sz w:val="24"/>
              <w:szCs w:val="24"/>
            </w:rPr>
            <m:t>25000×</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50</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den>
          </m:f>
        </m:oMath>
      </m:oMathPara>
    </w:p>
    <w:p w14:paraId="722E5EB7" w14:textId="7CF38130" w:rsidR="002D4DF5" w:rsidRDefault="0089199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manager budget</w:t>
      </w:r>
      <w:r w:rsidR="006668D0">
        <w:t xml:space="preserve"> </w:t>
      </w:r>
      <m:oMath>
        <m:r>
          <w:rPr>
            <w:rFonts w:ascii="Cambria Math" w:hAnsi="Cambria Math"/>
          </w:rPr>
          <m:t>x</m:t>
        </m:r>
      </m:oMath>
      <w:r>
        <w:t xml:space="preserve"> </w:t>
      </w:r>
      <w:r w:rsidR="006668D0">
        <w:t xml:space="preserve">at time step </w:t>
      </w:r>
      <m:oMath>
        <m:r>
          <w:rPr>
            <w:rFonts w:ascii="Cambria Math" w:hAnsi="Cambria Math"/>
          </w:rPr>
          <m:t>i</m:t>
        </m:r>
      </m:oMath>
      <w:r>
        <w:t xml:space="preserve"> produced in the above </w:t>
      </w:r>
      <w:proofErr w:type="gramStart"/>
      <w:r>
        <w:t>sections.</w:t>
      </w:r>
      <w:proofErr w:type="gramEnd"/>
      <w:r>
        <w:t xml:space="preserve">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5A6A14D0" w:rsidR="002D4DF5" w:rsidRDefault="0089199E">
      <w:r>
        <w:t>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10 budget points to increase the cost of felling by 1. There is always a minimum cost of an action of 10. Therefore, the cost of an action for the user, assuming the manager is using all their budget to increase the cost of the action, will be,</w:t>
      </w:r>
    </w:p>
    <w:p w14:paraId="15B9C018" w14:textId="44F9A9C9" w:rsidR="002D4DF5" w:rsidRPr="006668D0" w:rsidRDefault="0089199E">
      <m:oMathPara>
        <m:oMathParaPr>
          <m:jc m:val="left"/>
        </m:oMathParaPr>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20B05D4" w14:textId="4CE710F0" w:rsidR="002D4DF5" w:rsidRDefault="00B8415A">
      <w:r>
        <w:rPr>
          <w:rFonts w:eastAsiaTheme="minorEastAsia"/>
        </w:rPr>
        <w:lastRenderedPageBreak/>
        <w:t>where</w:t>
      </w:r>
      <w:r w:rsidR="0089199E">
        <w:rPr>
          <w:rFonts w:eastAsiaTheme="minorEastAsia"/>
        </w:rPr>
        <w:t xml:space="preserve"> </w:t>
      </w:r>
      <w:proofErr w:type="spellStart"/>
      <w:r w:rsidR="0089199E">
        <w:rPr>
          <w:rFonts w:eastAsiaTheme="minorEastAsia"/>
          <w:i/>
          <w:iCs/>
        </w:rPr>
        <w:t>nUA</w:t>
      </w:r>
      <w:proofErr w:type="spellEnd"/>
      <w:r w:rsidR="0089199E">
        <w:rPr>
          <w:rFonts w:eastAsiaTheme="minorEastAsia"/>
        </w:rPr>
        <w:t xml:space="preserve"> is the number of user actions (i.e., the number of trees felled), </w:t>
      </w:r>
      <w:r w:rsidR="0089199E">
        <w:rPr>
          <w:rFonts w:eastAsiaTheme="minorEastAsia"/>
          <w:i/>
          <w:iCs/>
        </w:rPr>
        <w:t>CR</w:t>
      </w:r>
      <w:r w:rsidR="0089199E">
        <w:rPr>
          <w:rFonts w:eastAsiaTheme="minorEastAsia"/>
        </w:rPr>
        <w:t xml:space="preserve"> is the community resources (user budget), and </w:t>
      </w:r>
      <w:r w:rsidR="0089199E">
        <w:rPr>
          <w:rFonts w:eastAsiaTheme="minorEastAsia"/>
          <w:i/>
          <w:iCs/>
        </w:rPr>
        <w:t>MB</w:t>
      </w:r>
      <w:r w:rsidR="0089199E">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630EE7CB" w:rsidR="002D4DF5" w:rsidRDefault="0089199E">
      <w:r>
        <w:rPr>
          <w:b/>
          <w:bCs/>
          <w:sz w:val="20"/>
          <w:szCs w:val="20"/>
        </w:rPr>
        <w:lastRenderedPageBreak/>
        <w:t xml:space="preserve">Table 1. </w:t>
      </w:r>
      <w:r w:rsidR="003E28EC">
        <w:rPr>
          <w:b/>
          <w:bCs/>
          <w:sz w:val="20"/>
          <w:szCs w:val="20"/>
        </w:rPr>
        <w:t>D</w:t>
      </w:r>
      <w:r>
        <w:rPr>
          <w:b/>
          <w:bCs/>
          <w:sz w:val="20"/>
          <w:szCs w:val="20"/>
        </w:rPr>
        <w:t>etails of the five scenarios</w:t>
      </w:r>
      <w:r w:rsidR="003E28EC">
        <w:rPr>
          <w:b/>
          <w:bCs/>
          <w:sz w:val="20"/>
          <w:szCs w:val="20"/>
        </w:rPr>
        <w:t>. In all scenarios, the community resources started at a value of 2000 and increased with a slope of 75, resulting in a cumulative total of 191,875</w:t>
      </w:r>
    </w:p>
    <w:tbl>
      <w:tblPr>
        <w:tblStyle w:val="TableGrid"/>
        <w:tblW w:w="12333" w:type="dxa"/>
        <w:tblLook w:val="04A0" w:firstRow="1" w:lastRow="0" w:firstColumn="1" w:lastColumn="0" w:noHBand="0" w:noVBand="1"/>
      </w:tblPr>
      <w:tblGrid>
        <w:gridCol w:w="990"/>
        <w:gridCol w:w="6098"/>
        <w:gridCol w:w="2693"/>
        <w:gridCol w:w="2552"/>
      </w:tblGrid>
      <w:tr w:rsidR="003E28EC" w14:paraId="4DD1530E" w14:textId="77777777" w:rsidTr="003E28EC">
        <w:tc>
          <w:tcPr>
            <w:tcW w:w="990" w:type="dxa"/>
            <w:vMerge w:val="restart"/>
            <w:tcBorders>
              <w:top w:val="single" w:sz="12" w:space="0" w:color="000000"/>
              <w:left w:val="nil"/>
              <w:bottom w:val="nil"/>
              <w:right w:val="nil"/>
            </w:tcBorders>
            <w:shd w:val="clear" w:color="auto" w:fill="auto"/>
            <w:vAlign w:val="center"/>
          </w:tcPr>
          <w:p w14:paraId="1ECAE758" w14:textId="77777777" w:rsidR="003E28EC" w:rsidRDefault="003E28EC">
            <w:pPr>
              <w:spacing w:after="0" w:line="240" w:lineRule="auto"/>
              <w:jc w:val="center"/>
              <w:rPr>
                <w:b/>
                <w:bCs/>
                <w:sz w:val="20"/>
                <w:szCs w:val="20"/>
              </w:rPr>
            </w:pPr>
            <w:r>
              <w:rPr>
                <w:b/>
                <w:bCs/>
                <w:sz w:val="20"/>
                <w:szCs w:val="20"/>
              </w:rPr>
              <w:t>Scenario</w:t>
            </w:r>
          </w:p>
        </w:tc>
        <w:tc>
          <w:tcPr>
            <w:tcW w:w="6098" w:type="dxa"/>
            <w:vMerge w:val="restart"/>
            <w:tcBorders>
              <w:top w:val="single" w:sz="12" w:space="0" w:color="000000"/>
              <w:left w:val="nil"/>
              <w:bottom w:val="nil"/>
              <w:right w:val="nil"/>
            </w:tcBorders>
            <w:shd w:val="clear" w:color="auto" w:fill="auto"/>
            <w:vAlign w:val="center"/>
          </w:tcPr>
          <w:p w14:paraId="6919DF27" w14:textId="77777777" w:rsidR="003E28EC" w:rsidRDefault="003E28EC">
            <w:pPr>
              <w:spacing w:after="0" w:line="240" w:lineRule="auto"/>
              <w:jc w:val="center"/>
              <w:rPr>
                <w:b/>
                <w:bCs/>
                <w:sz w:val="20"/>
                <w:szCs w:val="20"/>
              </w:rPr>
            </w:pPr>
            <w:r>
              <w:rPr>
                <w:b/>
                <w:bCs/>
                <w:sz w:val="20"/>
                <w:szCs w:val="20"/>
              </w:rPr>
              <w:t>Description</w:t>
            </w:r>
          </w:p>
        </w:tc>
        <w:tc>
          <w:tcPr>
            <w:tcW w:w="5245" w:type="dxa"/>
            <w:gridSpan w:val="2"/>
            <w:tcBorders>
              <w:top w:val="single" w:sz="12" w:space="0" w:color="000000"/>
              <w:left w:val="nil"/>
              <w:bottom w:val="single" w:sz="6" w:space="0" w:color="000000"/>
              <w:right w:val="nil"/>
            </w:tcBorders>
            <w:shd w:val="clear" w:color="auto" w:fill="auto"/>
          </w:tcPr>
          <w:p w14:paraId="2092C040" w14:textId="77777777" w:rsidR="003E28EC" w:rsidRDefault="003E28EC">
            <w:pPr>
              <w:spacing w:after="0" w:line="240" w:lineRule="auto"/>
              <w:jc w:val="center"/>
              <w:rPr>
                <w:b/>
                <w:bCs/>
                <w:sz w:val="20"/>
                <w:szCs w:val="20"/>
              </w:rPr>
            </w:pPr>
            <w:r>
              <w:rPr>
                <w:b/>
                <w:bCs/>
                <w:sz w:val="20"/>
                <w:szCs w:val="20"/>
              </w:rPr>
              <w:t>Manager budget</w:t>
            </w:r>
          </w:p>
        </w:tc>
      </w:tr>
      <w:tr w:rsidR="003E28EC" w14:paraId="4DC88088" w14:textId="77777777" w:rsidTr="003E28EC">
        <w:tc>
          <w:tcPr>
            <w:tcW w:w="990" w:type="dxa"/>
            <w:vMerge/>
            <w:tcBorders>
              <w:top w:val="nil"/>
              <w:left w:val="nil"/>
              <w:bottom w:val="single" w:sz="12" w:space="0" w:color="000000"/>
              <w:right w:val="nil"/>
            </w:tcBorders>
            <w:shd w:val="clear" w:color="auto" w:fill="auto"/>
          </w:tcPr>
          <w:p w14:paraId="726C14D4" w14:textId="77777777" w:rsidR="003E28EC" w:rsidRDefault="003E28EC">
            <w:pPr>
              <w:spacing w:after="0" w:line="240" w:lineRule="auto"/>
              <w:jc w:val="center"/>
              <w:rPr>
                <w:b/>
                <w:bCs/>
                <w:sz w:val="20"/>
                <w:szCs w:val="20"/>
              </w:rPr>
            </w:pPr>
          </w:p>
        </w:tc>
        <w:tc>
          <w:tcPr>
            <w:tcW w:w="6098" w:type="dxa"/>
            <w:vMerge/>
            <w:tcBorders>
              <w:top w:val="nil"/>
              <w:left w:val="nil"/>
              <w:bottom w:val="single" w:sz="12" w:space="0" w:color="000000"/>
              <w:right w:val="nil"/>
            </w:tcBorders>
            <w:shd w:val="clear" w:color="auto" w:fill="auto"/>
          </w:tcPr>
          <w:p w14:paraId="3767F391" w14:textId="77777777" w:rsidR="003E28EC" w:rsidRDefault="003E28EC">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29F7C08B" w14:textId="77777777" w:rsidR="003E28EC" w:rsidRDefault="003E28EC">
            <w:pPr>
              <w:spacing w:after="0" w:line="240" w:lineRule="auto"/>
              <w:jc w:val="center"/>
              <w:rPr>
                <w:b/>
                <w:bCs/>
                <w:sz w:val="20"/>
                <w:szCs w:val="20"/>
              </w:rPr>
            </w:pPr>
            <w:r>
              <w:rPr>
                <w:b/>
                <w:bCs/>
                <w:sz w:val="20"/>
                <w:szCs w:val="20"/>
              </w:rPr>
              <w:t>Starting value</w:t>
            </w:r>
          </w:p>
        </w:tc>
        <w:tc>
          <w:tcPr>
            <w:tcW w:w="2552" w:type="dxa"/>
            <w:tcBorders>
              <w:top w:val="single" w:sz="6" w:space="0" w:color="000000"/>
              <w:left w:val="nil"/>
              <w:bottom w:val="single" w:sz="12" w:space="0" w:color="000000"/>
              <w:right w:val="nil"/>
            </w:tcBorders>
            <w:shd w:val="clear" w:color="auto" w:fill="auto"/>
          </w:tcPr>
          <w:p w14:paraId="20A2572F" w14:textId="77777777" w:rsidR="003E28EC" w:rsidRDefault="003E28EC">
            <w:pPr>
              <w:spacing w:after="0" w:line="240" w:lineRule="auto"/>
              <w:jc w:val="center"/>
              <w:rPr>
                <w:b/>
                <w:bCs/>
                <w:sz w:val="20"/>
                <w:szCs w:val="20"/>
              </w:rPr>
            </w:pPr>
            <w:r>
              <w:rPr>
                <w:b/>
                <w:bCs/>
                <w:sz w:val="20"/>
                <w:szCs w:val="20"/>
              </w:rPr>
              <w:t>Total cumulative budget</w:t>
            </w:r>
          </w:p>
        </w:tc>
      </w:tr>
      <w:tr w:rsidR="003E28EC" w14:paraId="09E8D15C" w14:textId="77777777" w:rsidTr="003E28EC">
        <w:tc>
          <w:tcPr>
            <w:tcW w:w="990" w:type="dxa"/>
            <w:tcBorders>
              <w:top w:val="single" w:sz="12" w:space="0" w:color="000000"/>
              <w:left w:val="nil"/>
              <w:bottom w:val="nil"/>
              <w:right w:val="nil"/>
            </w:tcBorders>
            <w:shd w:val="clear" w:color="auto" w:fill="auto"/>
          </w:tcPr>
          <w:p w14:paraId="1FF7BEEB" w14:textId="77777777" w:rsidR="003E28EC" w:rsidRDefault="003E28EC">
            <w:pPr>
              <w:spacing w:after="0" w:line="240" w:lineRule="auto"/>
              <w:rPr>
                <w:sz w:val="20"/>
                <w:szCs w:val="20"/>
              </w:rPr>
            </w:pPr>
            <w:r>
              <w:rPr>
                <w:sz w:val="20"/>
                <w:szCs w:val="20"/>
              </w:rPr>
              <w:t>1</w:t>
            </w:r>
          </w:p>
        </w:tc>
        <w:tc>
          <w:tcPr>
            <w:tcW w:w="6098" w:type="dxa"/>
            <w:tcBorders>
              <w:top w:val="single" w:sz="12" w:space="0" w:color="000000"/>
              <w:left w:val="nil"/>
              <w:bottom w:val="nil"/>
              <w:right w:val="nil"/>
            </w:tcBorders>
            <w:shd w:val="clear" w:color="auto" w:fill="auto"/>
          </w:tcPr>
          <w:p w14:paraId="7E640B38" w14:textId="77777777" w:rsidR="003E28EC" w:rsidRDefault="003E28EC">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5F0F58FB" w14:textId="77777777" w:rsidR="003E28EC" w:rsidRDefault="003E28EC">
            <w:pPr>
              <w:spacing w:after="0" w:line="240" w:lineRule="auto"/>
              <w:jc w:val="center"/>
              <w:rPr>
                <w:sz w:val="20"/>
                <w:szCs w:val="20"/>
              </w:rPr>
            </w:pPr>
            <w:r>
              <w:rPr>
                <w:sz w:val="20"/>
                <w:szCs w:val="20"/>
              </w:rPr>
              <w:t>500</w:t>
            </w:r>
          </w:p>
        </w:tc>
        <w:tc>
          <w:tcPr>
            <w:tcW w:w="2552" w:type="dxa"/>
            <w:tcBorders>
              <w:top w:val="single" w:sz="12" w:space="0" w:color="000000"/>
              <w:left w:val="nil"/>
              <w:bottom w:val="nil"/>
              <w:right w:val="nil"/>
            </w:tcBorders>
            <w:shd w:val="clear" w:color="auto" w:fill="auto"/>
          </w:tcPr>
          <w:p w14:paraId="6AD575EA" w14:textId="77777777" w:rsidR="003E28EC" w:rsidRDefault="003E28EC">
            <w:pPr>
              <w:spacing w:after="0" w:line="240" w:lineRule="auto"/>
              <w:jc w:val="center"/>
              <w:rPr>
                <w:sz w:val="20"/>
                <w:szCs w:val="20"/>
              </w:rPr>
            </w:pPr>
            <w:r>
              <w:rPr>
                <w:sz w:val="20"/>
                <w:szCs w:val="20"/>
              </w:rPr>
              <w:t>25,000</w:t>
            </w:r>
          </w:p>
        </w:tc>
      </w:tr>
      <w:tr w:rsidR="003E28EC" w14:paraId="2AA9E609" w14:textId="77777777" w:rsidTr="003E28EC">
        <w:tc>
          <w:tcPr>
            <w:tcW w:w="990" w:type="dxa"/>
            <w:tcBorders>
              <w:top w:val="nil"/>
              <w:left w:val="nil"/>
              <w:bottom w:val="nil"/>
              <w:right w:val="nil"/>
            </w:tcBorders>
            <w:shd w:val="clear" w:color="auto" w:fill="auto"/>
          </w:tcPr>
          <w:p w14:paraId="43B47CC8" w14:textId="77777777" w:rsidR="003E28EC" w:rsidRDefault="003E28EC">
            <w:pPr>
              <w:spacing w:after="0" w:line="240" w:lineRule="auto"/>
              <w:rPr>
                <w:sz w:val="20"/>
                <w:szCs w:val="20"/>
              </w:rPr>
            </w:pPr>
            <w:r>
              <w:rPr>
                <w:sz w:val="20"/>
                <w:szCs w:val="20"/>
              </w:rPr>
              <w:t>2</w:t>
            </w:r>
          </w:p>
        </w:tc>
        <w:tc>
          <w:tcPr>
            <w:tcW w:w="6098" w:type="dxa"/>
            <w:tcBorders>
              <w:top w:val="nil"/>
              <w:left w:val="nil"/>
              <w:bottom w:val="nil"/>
              <w:right w:val="nil"/>
            </w:tcBorders>
            <w:shd w:val="clear" w:color="auto" w:fill="auto"/>
          </w:tcPr>
          <w:p w14:paraId="7E23CDA2" w14:textId="77777777" w:rsidR="003E28EC" w:rsidRDefault="003E28EC">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3E94BCE8" w14:textId="77777777" w:rsidR="003E28EC" w:rsidRDefault="003E28EC">
            <w:pPr>
              <w:spacing w:after="0" w:line="240" w:lineRule="auto"/>
              <w:jc w:val="center"/>
              <w:rPr>
                <w:sz w:val="20"/>
                <w:szCs w:val="20"/>
              </w:rPr>
            </w:pPr>
            <w:r>
              <w:rPr>
                <w:sz w:val="20"/>
                <w:szCs w:val="20"/>
              </w:rPr>
              <w:t>126.9</w:t>
            </w:r>
          </w:p>
        </w:tc>
        <w:tc>
          <w:tcPr>
            <w:tcW w:w="2552" w:type="dxa"/>
            <w:tcBorders>
              <w:top w:val="nil"/>
              <w:left w:val="nil"/>
              <w:bottom w:val="nil"/>
              <w:right w:val="nil"/>
            </w:tcBorders>
            <w:shd w:val="clear" w:color="auto" w:fill="auto"/>
          </w:tcPr>
          <w:p w14:paraId="6B1FF043" w14:textId="77777777" w:rsidR="003E28EC" w:rsidRDefault="003E28EC">
            <w:pPr>
              <w:spacing w:after="0" w:line="240" w:lineRule="auto"/>
              <w:jc w:val="center"/>
              <w:rPr>
                <w:sz w:val="20"/>
                <w:szCs w:val="20"/>
              </w:rPr>
            </w:pPr>
            <w:r>
              <w:rPr>
                <w:sz w:val="20"/>
                <w:szCs w:val="20"/>
              </w:rPr>
              <w:t>25,000</w:t>
            </w:r>
          </w:p>
        </w:tc>
      </w:tr>
      <w:tr w:rsidR="003E28EC" w14:paraId="19B0BB58" w14:textId="77777777" w:rsidTr="003E28EC">
        <w:tc>
          <w:tcPr>
            <w:tcW w:w="990" w:type="dxa"/>
            <w:tcBorders>
              <w:top w:val="nil"/>
              <w:left w:val="nil"/>
              <w:bottom w:val="nil"/>
              <w:right w:val="nil"/>
            </w:tcBorders>
            <w:shd w:val="clear" w:color="auto" w:fill="auto"/>
          </w:tcPr>
          <w:p w14:paraId="52EAA1F0" w14:textId="77777777" w:rsidR="003E28EC" w:rsidRDefault="003E28EC">
            <w:pPr>
              <w:spacing w:after="0" w:line="240" w:lineRule="auto"/>
              <w:rPr>
                <w:sz w:val="20"/>
                <w:szCs w:val="20"/>
              </w:rPr>
            </w:pPr>
            <w:r>
              <w:rPr>
                <w:sz w:val="20"/>
                <w:szCs w:val="20"/>
              </w:rPr>
              <w:t>3</w:t>
            </w:r>
          </w:p>
        </w:tc>
        <w:tc>
          <w:tcPr>
            <w:tcW w:w="6098" w:type="dxa"/>
            <w:tcBorders>
              <w:top w:val="nil"/>
              <w:left w:val="nil"/>
              <w:bottom w:val="nil"/>
              <w:right w:val="nil"/>
            </w:tcBorders>
            <w:shd w:val="clear" w:color="auto" w:fill="auto"/>
          </w:tcPr>
          <w:p w14:paraId="0E5356A6" w14:textId="77777777" w:rsidR="003E28EC" w:rsidRDefault="003E28EC">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2E2FC558" w14:textId="77777777" w:rsidR="003E28EC" w:rsidRDefault="003E28EC">
            <w:pPr>
              <w:spacing w:after="0" w:line="240" w:lineRule="auto"/>
              <w:jc w:val="center"/>
              <w:rPr>
                <w:sz w:val="20"/>
                <w:szCs w:val="20"/>
              </w:rPr>
            </w:pPr>
            <w:r>
              <w:rPr>
                <w:sz w:val="20"/>
                <w:szCs w:val="20"/>
              </w:rPr>
              <w:t>499.3</w:t>
            </w:r>
          </w:p>
        </w:tc>
        <w:tc>
          <w:tcPr>
            <w:tcW w:w="2552" w:type="dxa"/>
            <w:tcBorders>
              <w:top w:val="nil"/>
              <w:left w:val="nil"/>
              <w:bottom w:val="nil"/>
              <w:right w:val="nil"/>
            </w:tcBorders>
            <w:shd w:val="clear" w:color="auto" w:fill="auto"/>
          </w:tcPr>
          <w:p w14:paraId="79B28CCB" w14:textId="77777777" w:rsidR="003E28EC" w:rsidRDefault="003E28EC">
            <w:pPr>
              <w:spacing w:after="0" w:line="240" w:lineRule="auto"/>
              <w:jc w:val="center"/>
              <w:rPr>
                <w:sz w:val="20"/>
                <w:szCs w:val="20"/>
              </w:rPr>
            </w:pPr>
            <w:r>
              <w:rPr>
                <w:sz w:val="20"/>
                <w:szCs w:val="20"/>
              </w:rPr>
              <w:t>25,000</w:t>
            </w:r>
          </w:p>
        </w:tc>
      </w:tr>
      <w:tr w:rsidR="003E28EC" w14:paraId="56549D12" w14:textId="77777777" w:rsidTr="003E28EC">
        <w:tc>
          <w:tcPr>
            <w:tcW w:w="990" w:type="dxa"/>
            <w:tcBorders>
              <w:top w:val="nil"/>
              <w:left w:val="nil"/>
              <w:bottom w:val="nil"/>
              <w:right w:val="nil"/>
            </w:tcBorders>
            <w:shd w:val="clear" w:color="auto" w:fill="auto"/>
          </w:tcPr>
          <w:p w14:paraId="2C0FD0F3" w14:textId="77777777" w:rsidR="003E28EC" w:rsidRDefault="003E28EC">
            <w:pPr>
              <w:spacing w:after="0" w:line="240" w:lineRule="auto"/>
              <w:rPr>
                <w:sz w:val="20"/>
                <w:szCs w:val="20"/>
              </w:rPr>
            </w:pPr>
            <w:r>
              <w:rPr>
                <w:sz w:val="20"/>
                <w:szCs w:val="20"/>
              </w:rPr>
              <w:t>4</w:t>
            </w:r>
          </w:p>
        </w:tc>
        <w:tc>
          <w:tcPr>
            <w:tcW w:w="6098" w:type="dxa"/>
            <w:tcBorders>
              <w:top w:val="nil"/>
              <w:left w:val="nil"/>
              <w:bottom w:val="nil"/>
              <w:right w:val="nil"/>
            </w:tcBorders>
            <w:shd w:val="clear" w:color="auto" w:fill="auto"/>
          </w:tcPr>
          <w:p w14:paraId="75CFB3AB"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3C2CAC92"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nil"/>
              <w:right w:val="nil"/>
            </w:tcBorders>
            <w:shd w:val="clear" w:color="auto" w:fill="auto"/>
          </w:tcPr>
          <w:p w14:paraId="18E523D9" w14:textId="77777777" w:rsidR="003E28EC" w:rsidRDefault="003E28EC">
            <w:pPr>
              <w:spacing w:after="0" w:line="240" w:lineRule="auto"/>
              <w:jc w:val="center"/>
              <w:rPr>
                <w:sz w:val="20"/>
                <w:szCs w:val="20"/>
              </w:rPr>
            </w:pPr>
            <w:r>
              <w:rPr>
                <w:sz w:val="20"/>
                <w:szCs w:val="20"/>
              </w:rPr>
              <w:t>25,000</w:t>
            </w:r>
          </w:p>
        </w:tc>
      </w:tr>
      <w:tr w:rsidR="003E28EC" w14:paraId="5C331504" w14:textId="77777777" w:rsidTr="003E28EC">
        <w:tc>
          <w:tcPr>
            <w:tcW w:w="990" w:type="dxa"/>
            <w:tcBorders>
              <w:top w:val="nil"/>
              <w:left w:val="nil"/>
              <w:bottom w:val="single" w:sz="12" w:space="0" w:color="000000"/>
              <w:right w:val="nil"/>
            </w:tcBorders>
            <w:shd w:val="clear" w:color="auto" w:fill="auto"/>
          </w:tcPr>
          <w:p w14:paraId="071A8CFD" w14:textId="77777777" w:rsidR="003E28EC" w:rsidRDefault="003E28EC">
            <w:pPr>
              <w:spacing w:after="0" w:line="240" w:lineRule="auto"/>
              <w:rPr>
                <w:sz w:val="20"/>
                <w:szCs w:val="20"/>
              </w:rPr>
            </w:pPr>
            <w:r>
              <w:rPr>
                <w:sz w:val="20"/>
                <w:szCs w:val="20"/>
              </w:rPr>
              <w:t>5</w:t>
            </w:r>
          </w:p>
        </w:tc>
        <w:tc>
          <w:tcPr>
            <w:tcW w:w="6098" w:type="dxa"/>
            <w:tcBorders>
              <w:top w:val="nil"/>
              <w:left w:val="nil"/>
              <w:bottom w:val="single" w:sz="12" w:space="0" w:color="000000"/>
              <w:right w:val="nil"/>
            </w:tcBorders>
            <w:shd w:val="clear" w:color="auto" w:fill="auto"/>
          </w:tcPr>
          <w:p w14:paraId="209F8A66"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38D1F48"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single" w:sz="12" w:space="0" w:color="000000"/>
              <w:right w:val="nil"/>
            </w:tcBorders>
            <w:shd w:val="clear" w:color="auto" w:fill="auto"/>
          </w:tcPr>
          <w:p w14:paraId="77F5D7C8" w14:textId="77777777" w:rsidR="003E28EC" w:rsidRDefault="003E28EC">
            <w:pPr>
              <w:spacing w:after="0" w:line="240" w:lineRule="auto"/>
              <w:jc w:val="center"/>
              <w:rPr>
                <w:sz w:val="20"/>
                <w:szCs w:val="20"/>
              </w:rPr>
            </w:pPr>
            <w:r>
              <w:rPr>
                <w:sz w:val="20"/>
                <w:szCs w:val="20"/>
              </w:rPr>
              <w:t>25,000</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11"/>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37103AC8" w:rsidR="002D4DF5" w:rsidRDefault="0089199E">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w:t>
      </w:r>
      <w:commentRangeStart w:id="64"/>
      <w:commentRangeStart w:id="65"/>
      <w:r>
        <w:t>This is despite having a felling count that increased linearly throughout the simulation (Figure 5).</w:t>
      </w:r>
      <w:commentRangeEnd w:id="64"/>
      <w:r>
        <w:commentReference w:id="64"/>
      </w:r>
      <w:commentRangeEnd w:id="65"/>
      <w:r w:rsidR="00D24518">
        <w:rPr>
          <w:rStyle w:val="CommentReference"/>
        </w:rPr>
        <w:commentReference w:id="65"/>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cover in 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57D10233"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r w:rsidR="00D24518">
        <w:t>complete forest loss</w:t>
      </w:r>
      <w:r>
        <w:t xml:space="preserve"> occurred 25 times (25%) in scenario 5 (Table 2). As with scenario 3, the driver of forest loss can be seen in the felling counts for scenario 5, which reach extremely high levels during periods of low manager budget (Figure 5).  </w:t>
      </w:r>
    </w:p>
    <w:p w14:paraId="3D60FA0A" w14:textId="6B584744" w:rsidR="002D4DF5" w:rsidRDefault="0089199E">
      <w:pPr>
        <w:rPr>
          <w:i/>
          <w:iCs/>
        </w:rPr>
      </w:pPr>
      <w:r>
        <w:rPr>
          <w:i/>
          <w:iCs/>
        </w:rPr>
        <w:t>Maximum harvest under maximum conflict</w:t>
      </w:r>
      <w:r w:rsidR="00A83A57">
        <w:rPr>
          <w:i/>
          <w:iCs/>
        </w:rPr>
        <w:t xml:space="preserve"> (MHMC)</w:t>
      </w:r>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2"/>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3"/>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4"/>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5"/>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6750FED2" w:rsidR="002D4DF5" w:rsidRDefault="0089199E">
      <w:pPr>
        <w:rPr>
          <w:b/>
          <w:bCs/>
          <w:sz w:val="20"/>
          <w:szCs w:val="20"/>
        </w:rPr>
      </w:pPr>
      <w:r>
        <w:rPr>
          <w:b/>
          <w:bCs/>
          <w:sz w:val="20"/>
          <w:szCs w:val="20"/>
        </w:rPr>
        <w:t xml:space="preserve">Table 2. Summary of the number of trees remaining at time step 50 (2.5, 50, 97.5 percentiles), and the number of </w:t>
      </w:r>
      <w:r w:rsidR="00D24518">
        <w:rPr>
          <w:b/>
          <w:bCs/>
          <w:sz w:val="20"/>
          <w:szCs w:val="20"/>
        </w:rPr>
        <w:t>simulations that resulted in complete forest loss</w:t>
      </w:r>
      <w:r>
        <w:rPr>
          <w:b/>
          <w:bCs/>
          <w:sz w:val="20"/>
          <w:szCs w:val="20"/>
        </w:rPr>
        <w:t>,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3D0527F7" w:rsidR="002D4DF5" w:rsidRDefault="00D24518">
            <w:pPr>
              <w:spacing w:after="0" w:line="240" w:lineRule="auto"/>
              <w:jc w:val="center"/>
            </w:pPr>
            <w:r>
              <w:t>C</w:t>
            </w:r>
            <w:r w:rsidR="0089199E">
              <w:t>omplet</w:t>
            </w:r>
            <w:r>
              <w:t>e</w:t>
            </w:r>
            <w:r w:rsidR="0089199E">
              <w:t xml:space="preserve"> forest loss (</w:t>
            </w:r>
            <w:r>
              <w:t>no. of simulations</w:t>
            </w:r>
            <w:r w:rsidR="0089199E">
              <w:t>)</w:t>
            </w:r>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commentRangeStart w:id="66"/>
      <w:r>
        <w:rPr>
          <w:b/>
          <w:bCs/>
          <w:sz w:val="24"/>
          <w:szCs w:val="24"/>
        </w:rPr>
        <w:t xml:space="preserve">Discussion </w:t>
      </w:r>
      <w:commentRangeEnd w:id="66"/>
      <w:r w:rsidR="009558F3">
        <w:rPr>
          <w:rStyle w:val="CommentReference"/>
        </w:rPr>
        <w:commentReference w:id="66"/>
      </w:r>
    </w:p>
    <w:p w14:paraId="4ABA873F" w14:textId="0062FE01" w:rsidR="002D4DF5" w:rsidRDefault="0089199E">
      <w:r>
        <w:t>Global funding for nature conservation is far below what is required</w:t>
      </w:r>
      <w:r w:rsidR="00D24518">
        <w:t xml:space="preserve"> to halt </w:t>
      </w:r>
      <w:commentRangeStart w:id="67"/>
      <w:r w:rsidR="00D24518">
        <w:t>biodiversity loss</w:t>
      </w:r>
      <w:r>
        <w:t xml:space="preserve"> </w:t>
      </w:r>
      <w:commentRangeEnd w:id="67"/>
      <w:r w:rsidR="009558F3">
        <w:rPr>
          <w:rStyle w:val="CommentReference"/>
        </w:rPr>
        <w:commentReference w:id="67"/>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68" w:name="__Fieldmark__1068_362668386"/>
      <w:r>
        <w:rPr>
          <w:rFonts w:cs="Calibri"/>
        </w:rPr>
        <w:t>(Freeling and Connell, 2020; Laufer and Jones, 2021)</w:t>
      </w:r>
      <w:r>
        <w:fldChar w:fldCharType="end"/>
      </w:r>
      <w:bookmarkEnd w:id="68"/>
      <w:r>
        <w:t xml:space="preserve">, and the funding that is available is rarely stable or sustainable over periods of more than a few years. To maximise conservation gains it is necessary to </w:t>
      </w:r>
      <w:r>
        <w:lastRenderedPageBreak/>
        <w:t>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theoretical insight</w:t>
      </w:r>
      <w:r w:rsidR="00D24518">
        <w:t xml:space="preserve"> that</w:t>
      </w:r>
      <w:r>
        <w:t xml:space="preserve"> </w:t>
      </w:r>
      <w:r w:rsidR="00D24518">
        <w:t>researchers can use to develop future hypothesis testing and data collection, and</w:t>
      </w:r>
      <w:r>
        <w:t xml:space="preserve">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53C3F06A" w:rsidR="002D4DF5" w:rsidRDefault="0089199E">
      <w:commentRangeStart w:id="69"/>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w:t>
      </w:r>
      <w:commentRangeEnd w:id="69"/>
      <w:r w:rsidR="00B61E9C">
        <w:rPr>
          <w:rStyle w:val="CommentReference"/>
        </w:rPr>
        <w:commentReference w:id="69"/>
      </w:r>
      <w:r>
        <w:t>. A constant budget is preferable to an increasing budget that starts too low, even when</w:t>
      </w:r>
      <w:r w:rsidR="007853F1">
        <w:t xml:space="preserve"> the increasing budget</w:t>
      </w:r>
      <w:r>
        <w:t xml:space="preserve"> </w:t>
      </w:r>
      <w:r w:rsidR="007853F1">
        <w:t>exceeds</w:t>
      </w:r>
      <w:r>
        <w:t xml:space="preserve">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These simulations could be further parameterised to include realistic forest regrowth or regeneration based on a specific landscape or ecosystem, but this would decrease the generality of the results and therefore was not </w:t>
      </w:r>
      <w:commentRangeStart w:id="70"/>
      <w:commentRangeStart w:id="71"/>
      <w:commentRangeStart w:id="72"/>
      <w:r>
        <w:t xml:space="preserve">attempted here. </w:t>
      </w:r>
      <w:commentRangeEnd w:id="70"/>
      <w:r>
        <w:rPr>
          <w:rStyle w:val="CommentReference"/>
        </w:rPr>
        <w:commentReference w:id="70"/>
      </w:r>
      <w:commentRangeEnd w:id="71"/>
      <w:r w:rsidR="00462612">
        <w:rPr>
          <w:rStyle w:val="CommentReference"/>
        </w:rPr>
        <w:commentReference w:id="71"/>
      </w:r>
      <w:commentRangeEnd w:id="72"/>
      <w:r w:rsidR="0074785F">
        <w:rPr>
          <w:rStyle w:val="CommentReference"/>
        </w:rPr>
        <w:commentReference w:id="72"/>
      </w:r>
    </w:p>
    <w:p w14:paraId="5E4B2961" w14:textId="17022529" w:rsidR="002D4DF5" w:rsidRDefault="0089199E">
      <w:r>
        <w:t>Providing a manager with a stable budget that allows the development and maintenance of policies that minimise deforestation over the long-term is the best approach</w:t>
      </w:r>
      <w:r w:rsidR="00731AF4">
        <w:t xml:space="preserve"> in this study</w:t>
      </w:r>
      <w:r>
        <w:t>.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w:t>
      </w:r>
      <w:r w:rsidR="00B81406">
        <w:t xml:space="preserve"> </w:t>
      </w:r>
      <w:commentRangeStart w:id="73"/>
      <w:r w:rsidR="00B81406">
        <w:fldChar w:fldCharType="begin"/>
      </w:r>
      <w:r w:rsidR="00B81406">
        <w:instrText xml:space="preserve"> ADDIN ZOTERO_ITEM CSL_CITATION {"citationID":"zMgdiY4R","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w:t>
      </w:r>
      <w:commentRangeEnd w:id="73"/>
      <w:r w:rsidR="00B81406">
        <w:rPr>
          <w:rStyle w:val="CommentReference"/>
        </w:rPr>
        <w:commentReference w:id="73"/>
      </w:r>
      <w:r>
        <w:t xml:space="preserve"> Conservation projects that are initially underfunded yet receive increasing resources will still spend many years working to reach the same levels of protection as they would have had, had they been provided an adequate, stable budget at the start. Our results predict that it could be several decades before the deforestation trajectories of the two alternative projects meet, and the increasing budget starts to pay dividends.</w:t>
      </w:r>
      <w:r w:rsidR="003E5FF9">
        <w:t xml:space="preserve"> </w:t>
      </w:r>
      <w:commentRangeStart w:id="74"/>
      <w:commentRangeStart w:id="75"/>
      <w:r w:rsidR="003E5FF9">
        <w:t xml:space="preserve">We do however acknowledge that we have made assumptions in our models about the timescales within which actions and decisions are made, and the time it takes for the effects of those actions to occur. Therefore, inferences regarding </w:t>
      </w:r>
      <w:r w:rsidR="00173C07">
        <w:t>the timescales associated with forest loss within and between scenarios should be</w:t>
      </w:r>
      <w:r w:rsidR="00731AF4">
        <w:t xml:space="preserve"> seen as examples and</w:t>
      </w:r>
      <w:r w:rsidR="00173C07">
        <w:t xml:space="preserve"> treated with caution.</w:t>
      </w:r>
      <w:r>
        <w:t xml:space="preserve"> </w:t>
      </w:r>
      <w:commentRangeEnd w:id="74"/>
      <w:r w:rsidR="00173C07">
        <w:rPr>
          <w:rStyle w:val="CommentReference"/>
        </w:rPr>
        <w:commentReference w:id="74"/>
      </w:r>
      <w:commentRangeEnd w:id="75"/>
      <w:r w:rsidR="0074785F">
        <w:rPr>
          <w:rStyle w:val="CommentReference"/>
        </w:rPr>
        <w:commentReference w:id="75"/>
      </w:r>
      <w:r>
        <w:t xml:space="preserve">Projects that repeatedly experience severe funding shortages due to grant cycles will not have the same capacity for long-term investment and strategic planning as projects with stable funding, resulting in greater losses for biodiversity. </w:t>
      </w:r>
    </w:p>
    <w:p w14:paraId="485861F2" w14:textId="77777777" w:rsidR="00574A12" w:rsidRDefault="00574A12"/>
    <w:p w14:paraId="047F4F80" w14:textId="77777777" w:rsidR="002D4DF5" w:rsidRDefault="0089199E">
      <w:r>
        <w:rPr>
          <w:i/>
          <w:iCs/>
        </w:rPr>
        <w:lastRenderedPageBreak/>
        <w:t>Uncertainty and unpredictability in funding</w:t>
      </w:r>
    </w:p>
    <w:p w14:paraId="23198C23" w14:textId="628306AF" w:rsidR="002D4DF5" w:rsidRDefault="0089199E">
      <w:r>
        <w:t>Scenarios 4 and 5 highlight two common funding situations for conservation organisations and projects</w:t>
      </w:r>
      <w:r w:rsidR="00731AF4">
        <w:t xml:space="preserve"> </w:t>
      </w:r>
      <w:r w:rsidR="00731AF4">
        <w:fldChar w:fldCharType="begin"/>
      </w:r>
      <w:r w:rsidR="00731AF4">
        <w:instrText xml:space="preserve"> ADDIN ZOTERO_ITEM CSL_CITATION {"citationID":"g5gKQiO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731AF4">
        <w:fldChar w:fldCharType="separate"/>
      </w:r>
      <w:r w:rsidR="00731AF4" w:rsidRPr="00731AF4">
        <w:rPr>
          <w:rFonts w:ascii="Calibri" w:hAnsi="Calibri" w:cs="Calibri"/>
        </w:rPr>
        <w:t>(Hodge and Adams, 2016)</w:t>
      </w:r>
      <w:r w:rsidR="00731AF4">
        <w:fldChar w:fldCharType="end"/>
      </w:r>
      <w:r>
        <w:t>.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w:t>
      </w:r>
      <w:r w:rsidR="00A74284">
        <w:t xml:space="preserve"> </w:t>
      </w:r>
      <w:r w:rsidR="00A74284">
        <w:fldChar w:fldCharType="begin"/>
      </w:r>
      <w:r w:rsidR="00DD29EF">
        <w:instrText xml:space="preserve"> ADDIN ZOTERO_ITEM CSL_CITATION {"citationID":"y81jz7Rz","properties":{"formattedCitation":"(Andrade and Rhodes, 2012; Moore et al., 2018; Steinmetz et al., 2014)","plainCitation":"(Andrade and Rhodes, 2012; Moore et al., 2018; Steinmetz et al., 2014)","noteIndex":0},"citationItems":[{"id":640,"uris":["http://zotero.org/users/2170232/items/HRCBX9W5"],"uri":["http://zotero.org/users/2170232/items/HRCBX9W5"],"itemData":{"id":640,"type":"article-journal","container-title":"Ecology and Society","DOI":"10.5751/ES-05216-170414","ISSN":"1708-3087","issue":"4","language":"en","source":"CrossRef","title":"Protected Areas and Local Communities: an Inevitable Partnership toward Successful Conservation Strategies?","title-short":"Protected Areas and Local Communities","URL":"http://www.ecologyandsociety.org/vol17/iss4/art14/","volume":"17","author":[{"family":"Andrade","given":"Gustavo S. M."},{"family":"Rhodes","given":"Jonathan R."}],"accessed":{"date-parts":[["2015",10,9]]},"issued":{"date-parts":[["2012"]]}}},{"id":2865,"uris":["http://zotero.org/users/2170232/items/V7VVZ46K"],"uri":["http://zotero.org/users/2170232/items/V7VVZ46K"],"itemData":{"id":2865,"type":"article-journal","abstract":"Poaching is one of the greatest threats to wildlife conservation world-wide. However, the spatial and temporal patterns of poaching activities within protected areas, and the effectiveness of ranger patrols and ranger posts in mitigating these threats, are relatively unknown. We used 10 years (2006–2015) of ranger-based monitoring data and dynamic multi-season occupancy models to quantify poaching-related threats, to examine factors influencing the spatio-temporal dynamics of these threats and to test the efficiency of management actions to combat poaching in Nyungwe National Park (NNP), Rwanda. The probability of occurrence of poaching-related threats was highest at lower elevations (1,801–2,200 m), especially in areas that were close to roads and tourist trails; conversely, occurrence probability was lowest at high elevation sites (2,601–3,000 m), and near the park boundary and ranger posts. The number of ranger patrols substantially increased the probability that poaching-related threats disappear at a site if threats were originally present (i.e. probability of extinction of threats). Without ranger visits, the annual probability of extinction of poaching-related threats was an estimated 7%; this probability would increase to 20% and 57% with 20 and 50 ranger visits per year, respectively. Our results suggest that poaching-related threats can be effectively reduced in NNP by adding ranger posts in areas where they do not currently exist, and by increasing the number of patrols to sites where the probability of poaching activities is high. Synthesis and applications. Our application of dynamic occupancy models to predict the probability of presence of poaching-related threats is novel, and explicitly considers imperfect detection of illegal activities. Based on the modelled relationships, we identify areas that are most vulnerable to poaching, and offer insights regarding how ranger patrols can be optimally deployed to reduce poaching-related threats and other illegal activites, while taking into account potential sampling biases. We show that poaching can be effectively reduced by increasing ranger patrols to areas under high risk of poaching activities, and by adding ranger patrols near these sites. These findings are broadly applicable to national parks and protected areas experiencing a high degree of poaching and other illegal activities.","container-title":"Journal of Applied Ecology","DOI":"10.1111/1365-2664.12965","ISSN":"1365-2664","issue":"1","language":"en","note":"_eprint: https://onlinelibrary.wiley.com/doi/pdf/10.1111/1365-2664.12965","page":"99-107","source":"Wiley Online Library","title":"Are ranger patrols effective in reducing poaching-related threats within protected areas?","volume":"55","author":[{"family":"Moore","given":"Jennifer F."},{"family":"Mulindahabi","given":"Felix"},{"family":"Masozera","given":"Michel K."},{"family":"Nichols","given":"James D."},{"family":"Hines","given":"James E."},{"family":"Turikunkiko","given":"Ezechiel"},{"family":"Oli","given":"Madan K."}],"issued":{"date-parts":[["2018"]]}}},{"id":972,"uris":["http://zotero.org/users/2170232/items/AERVPPNR"],"uri":["http://zotero.org/users/2170232/items/AERVPPNR"],"itemData":{"id":972,"type":"article-journal","container-title":"Journal of Applied Ecology","DOI":"10.1111/1365-2664.12239","ISSN":"00218901","issue":"6","language":"en","page":"1469-1478","source":"CrossRef","title":"Can community outreach alleviate poaching pressure and recover wildlife in South-East Asian protected areas?","volume":"51","author":[{"family":"Steinmetz","given":"Robert"},{"family":"Srirattanaporn","given":"Surasak"},{"family":"Mor-Tip","given":"Jirati"},{"family":"Seuaturien","given":"Naret"}],"editor":[{"family":"Jones","given":"Julia"}],"issued":{"date-parts":[["2014",12]]}}}],"schema":"https://github.com/citation-style-language/schema/raw/master/csl-citation.json"} </w:instrText>
      </w:r>
      <w:r w:rsidR="00A74284">
        <w:fldChar w:fldCharType="separate"/>
      </w:r>
      <w:r w:rsidR="00DD29EF" w:rsidRPr="00DD29EF">
        <w:rPr>
          <w:rFonts w:ascii="Calibri" w:hAnsi="Calibri" w:cs="Calibri"/>
        </w:rPr>
        <w:t>(Andrade and Rhodes, 2012; Moore et al., 2018; Steinmetz et al., 2014)</w:t>
      </w:r>
      <w:r w:rsidR="00A74284">
        <w:fldChar w:fldCharType="end"/>
      </w:r>
      <w:r>
        <w:t xml:space="preserv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w:t>
      </w:r>
      <w:commentRangeStart w:id="76"/>
      <w:r>
        <w:t xml:space="preserve">. In some cases, they can maintain a forest loss trajectory </w:t>
      </w:r>
      <w:proofErr w:type="gramStart"/>
      <w:r>
        <w:t>similar to</w:t>
      </w:r>
      <w:proofErr w:type="gramEnd"/>
      <w:r>
        <w:t xml:space="preserve"> scenarios 1 and 4, yet more often the rate of forest loss is worse, regularly leading to </w:t>
      </w:r>
      <w:r w:rsidR="00D24518">
        <w:t>complete forest loss</w:t>
      </w:r>
      <w:r>
        <w:t xml:space="preserve">. </w:t>
      </w:r>
      <w:commentRangeEnd w:id="76"/>
      <w:r w:rsidR="0074785F">
        <w:rPr>
          <w:rStyle w:val="CommentReference"/>
        </w:rPr>
        <w:commentReference w:id="76"/>
      </w:r>
    </w:p>
    <w:p w14:paraId="2621DBC1" w14:textId="62430BFE" w:rsidR="002D4DF5" w:rsidRDefault="0089199E">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w:t>
      </w:r>
      <w:r w:rsidR="00BB6084">
        <w:t xml:space="preserve"> </w:t>
      </w:r>
      <w:r w:rsidR="00BB6084">
        <w:fldChar w:fldCharType="begin"/>
      </w:r>
      <w:r w:rsidR="00BB6084">
        <w:instrText xml:space="preserve"> ADDIN ZOTERO_ITEM CSL_CITATION {"citationID":"ytlrAew1","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BB6084">
        <w:fldChar w:fldCharType="separate"/>
      </w:r>
      <w:r w:rsidR="00BB6084" w:rsidRPr="00BB6084">
        <w:rPr>
          <w:rFonts w:ascii="Calibri" w:hAnsi="Calibri" w:cs="Calibri"/>
        </w:rPr>
        <w:t>(Sohn, 2019)</w:t>
      </w:r>
      <w:r w:rsidR="00BB6084">
        <w:fldChar w:fldCharType="end"/>
      </w:r>
      <w:r>
        <w:t>. When long-term budgets are unpredictable, uncertain, and highly variable, landscape managers are often unable to maintain core activities, guarantee continued support for communities and other stakeholders, plan investments strategically,</w:t>
      </w:r>
      <w:r w:rsidR="00321A08">
        <w:t xml:space="preserve"> assess impacts,</w:t>
      </w:r>
      <w:r>
        <w:t xml:space="preserve"> or target investments at the most relevant drivers of biodiversity loss</w:t>
      </w:r>
      <w:r w:rsidR="00505C1D">
        <w:t xml:space="preserve"> </w:t>
      </w:r>
      <w:r w:rsidR="00505C1D">
        <w:fldChar w:fldCharType="begin"/>
      </w:r>
      <w:r w:rsidR="00321A08">
        <w:instrText xml:space="preserve"> ADDIN ZOTERO_ITEM CSL_CITATION {"citationID":"Eu0qATDb","properties":{"formattedCitation":"(Barnes et al., 2018; Gill et al., 2017; Gollin and Probst, 2015; McCarthy et al., 2012)","plainCitation":"(Barnes et al., 2018; Gill et al., 2017; Gollin and Probst, 2015; McCarthy et al., 2012)","noteIndex":0},"citationItems":[{"id":1620,"uris":["http://zotero.org/users/2170232/items/EAZ3GXP4"],"uri":["http://zotero.org/users/2170232/items/EAZ3GXP4"],"itemData":{"id":1620,"type":"article-journal","abstract":"Aichi Target 11 has galvanized expansion of the global protected area network, but there is little evidence that this brings real biodiversity gains. We argue that area-based prioritization risks unintended perverse consequences and that the focus of protected area target development should shift from quantity to quality.","container-title":"Nature Ecology &amp; Evolution","DOI":"10.1038/s41559-018-0501-y","ISSN":"2397-334X","language":"en","page":"1","source":"www.nature.com","title":"Prevent perverse outcomes from global protected area policy","author":[{"family":"Barnes","given":"Megan D."},{"family":"Glew","given":"Louise"},{"family":"Wyborn","given":"Carina"},{"family":"Craigie","given":"Ian D."}],"issued":{"date-parts":[["2018",3,19]]}}},{"id":2867,"uris":["http://zotero.org/users/2170232/items/XHS93V7A"],"uri":["http://zotero.org/users/2170232/items/XHS93V7A"],"itemData":{"id":2867,"type":"article-journal","abstract":"Marine protected areas (MPAs) are increasingly being used globally to conserve marine resources. However, whether many MPAs are being effectively and equitably managed, and how MPA management influences substantive outcomes remain unknown. We developed a global database of management and fish population data (433 and 218 MPAs, respectively) to assess: MPA management processes; the effects of MPAs on fish populations; and relationships between management processes and ecological effects. Here we report that many MPAs failed to meet thresholds for effective and equitable management processes, with widespread shortfalls in staff and financial resources. Although 71% of MPAs positively influenced fish populations, these conservation impacts were highly variable. Staff and budget capacity were the strongest predictors of conservation impact: MPAs with adequate staff capacity had ecological effects 2.9 times greater than MPAs with inadequate capacity. Thus, continued global expansion of MPAs without adequate investment in human and financial capacity is likely to lead to sub-optimal conservation outcomes.","container-title":"Nature","DOI":"10.1038/nature21708","ISSN":"1476-4687","issue":"7647","language":"en","note":"Bandiera_abtest: a\nCg_type: Nature Research Journals\nnumber: 7647\nPrimary_atype: Research\npublisher: Nature Publishing Group\nSubject_term: Decision making;Environmental impact;Sustainability\nSubject_term_id: decision-making;environmental-impact;sustainability","page":"665-669","source":"www.nature.com","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870,"uris":["http://zotero.org/users/2170232/items/MI4S7CPN"],"uri":["http://zotero.org/users/2170232/items/MI4S7CPN"],"itemData":{"id":2870,"type":"article-journal","abstract":"This paper describes the ways in which changing consumption patterns and production technologies have altered the boundaries between agriculture and food. Increasing income and urbanization have driven a steady increase in the demand for prepared and processed foods, reducing the need for in-home preparation. But this well-documented transition has in turn led to a shift in the structure of the food industry, with manufacturers and processors playing an ever-larger role relative to farmers—most prominently in the US and European countries, but also in the developing world. The shift is evident in employment patterns and trade patterns as well as in production and value addition. We argue that regulatory systems and policies still tend to equate food with farming, reflecting the realities of the last century more than the policy challenges of today.","container-title":"Oxford Review of Economic Policy","DOI":"10.1093/oxrep/grv012","ISSN":"0266-903X","issue":"1","journalAbbreviation":"Oxford Review of Economic Policy","page":"8-25","source":"Silverchair","title":"Food and agriculture: shifting landscapes for policy","title-short":"Food and agriculture","volume":"31","author":[{"family":"Gollin","given":"Douglas"},{"family":"Probst","given":"Lilli Teresa"}],"issued":{"date-parts":[["2015",3,1]]}}},{"id":2727,"uris":["http://zotero.org/users/2170232/items/DYCFGVJV"],"uri":["http://zotero.org/users/2170232/items/DYCFGVJV"],"itemData":{"id":2727,"type":"article-journal","abstract":"&lt;p&g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nternational Union for Conservation of Nature R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lt;/p&gt;","container-title":"Science","DOI":"10.1126/science.1229803","ISSN":"0036-8075, 1095-9203","issue":"6109","language":"en","note":"publisher: American Association for the Advancement of Science\nsection: Report\nPMID: 23065904","page":"946-949","source":"science.sciencemag.org","title":"Financial Costs of Meeting Global Biodiversity Conservation Targets: Current Spending and Unmet Needs","title-short":"Financial Costs of Meeting Global Biodiversity Conservation Target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family":"Leonard","given":"David L."},{"family":"Maloney","given":"Richard F."},{"family":"Morling","given":"Paul"},{"family":"Schaefer","given":"H. Martin"},{"family":"Symes","given":"Andy"},{"family":"Wiedenfeld","given":"David A."},{"family":"Butchart","given":"Stuart H. M."}],"issued":{"date-parts":[["2012",11,16]]}}}],"schema":"https://github.com/citation-style-language/schema/raw/master/csl-citation.json"} </w:instrText>
      </w:r>
      <w:r w:rsidR="00505C1D">
        <w:fldChar w:fldCharType="separate"/>
      </w:r>
      <w:r w:rsidR="00321A08" w:rsidRPr="00321A08">
        <w:rPr>
          <w:rFonts w:ascii="Calibri" w:hAnsi="Calibri" w:cs="Calibri"/>
        </w:rPr>
        <w:t>(Barnes et al., 2018; Gill et al., 2017; Gollin and Probst, 2015; McCarthy et al., 2012)</w:t>
      </w:r>
      <w:r w:rsidR="00505C1D">
        <w:fldChar w:fldCharType="end"/>
      </w:r>
      <w:r>
        <w:t xml:space="preserve">. In contrast, when core budgets are guaranteed, managers can maintain core activities and investments over the long-term which provides stability and minimises </w:t>
      </w:r>
      <w:commentRangeStart w:id="77"/>
      <w:commentRangeStart w:id="78"/>
      <w:r>
        <w:t>biodiversity loss.</w:t>
      </w:r>
      <w:commentRangeEnd w:id="77"/>
      <w:r w:rsidR="00444C49">
        <w:rPr>
          <w:rStyle w:val="CommentReference"/>
        </w:rPr>
        <w:commentReference w:id="77"/>
      </w:r>
      <w:commentRangeEnd w:id="78"/>
      <w:r w:rsidR="00622F30">
        <w:rPr>
          <w:rStyle w:val="CommentReference"/>
        </w:rPr>
        <w:commentReference w:id="78"/>
      </w:r>
    </w:p>
    <w:p w14:paraId="7BF84810" w14:textId="77777777" w:rsidR="002D4DF5" w:rsidRDefault="0089199E">
      <w:pPr>
        <w:rPr>
          <w:i/>
          <w:iCs/>
        </w:rPr>
      </w:pPr>
      <w:r>
        <w:rPr>
          <w:i/>
          <w:iCs/>
        </w:rPr>
        <w:t xml:space="preserve">Key messages </w:t>
      </w:r>
    </w:p>
    <w:p w14:paraId="7EF17C8E" w14:textId="7AC29CF8" w:rsidR="002D4DF5" w:rsidRDefault="0089199E">
      <w:r>
        <w:t>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w:t>
      </w:r>
      <w:r w:rsidR="00B81406">
        <w:t xml:space="preserve"> </w:t>
      </w:r>
      <w:r w:rsidR="00B81406">
        <w:fldChar w:fldCharType="begin"/>
      </w:r>
      <w:r w:rsidR="00B81406">
        <w:instrText xml:space="preserve"> ADDIN ZOTERO_ITEM CSL_CITATION {"citationID":"eDYsjV3N","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 xml:space="preserve">.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w:t>
      </w:r>
      <w:r>
        <w:lastRenderedPageBreak/>
        <w:t>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w:t>
      </w:r>
    </w:p>
    <w:p w14:paraId="11443F69" w14:textId="6032EE0D" w:rsidR="002D4DF5" w:rsidRDefault="0089199E">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w:t>
      </w:r>
    </w:p>
    <w:p w14:paraId="0241614F" w14:textId="14C8005D" w:rsidR="002D4DF5" w:rsidRDefault="0089199E">
      <w:pPr>
        <w:rPr>
          <w:i/>
          <w:iCs/>
        </w:rPr>
      </w:pPr>
      <w:r>
        <w:rPr>
          <w:i/>
          <w:iCs/>
        </w:rPr>
        <w:t xml:space="preserve">Conclusions – </w:t>
      </w:r>
      <w:r w:rsidR="00223B57">
        <w:rPr>
          <w:i/>
          <w:iCs/>
        </w:rPr>
        <w:t>the way forward</w:t>
      </w:r>
    </w:p>
    <w:p w14:paraId="213ED617" w14:textId="2A2CAE10"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79" w:name="__Fieldmark__1102_362668386"/>
      <w:r>
        <w:rPr>
          <w:rFonts w:cs="Calibri"/>
        </w:rPr>
        <w:t>(Echols et al., 2019; Larson et al., 2021)</w:t>
      </w:r>
      <w:r>
        <w:fldChar w:fldCharType="end"/>
      </w:r>
      <w:bookmarkEnd w:id="79"/>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80" w:name="__Fieldmark__1107_362668386"/>
      <w:r>
        <w:rPr>
          <w:rFonts w:cs="Calibri"/>
        </w:rPr>
        <w:t>(Laufer and Jones, 2021)</w:t>
      </w:r>
      <w:r>
        <w:fldChar w:fldCharType="end"/>
      </w:r>
      <w:bookmarkEnd w:id="80"/>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81" w:name="__Fieldmark__1112_362668386"/>
      <w:r>
        <w:rPr>
          <w:rFonts w:cs="Calibri"/>
        </w:rPr>
        <w:t>(Echols et al., 2019)</w:t>
      </w:r>
      <w:r>
        <w:fldChar w:fldCharType="end"/>
      </w:r>
      <w:bookmarkEnd w:id="81"/>
      <w:r>
        <w:t>.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w:t>
      </w:r>
      <w:r w:rsidR="00574A12">
        <w:t xml:space="preserve"> </w:t>
      </w:r>
      <w:r w:rsidR="00574A12">
        <w:fldChar w:fldCharType="begin"/>
      </w:r>
      <w:r w:rsidR="00574A12">
        <w:instrText xml:space="preserve"> ADDIN ZOTERO_ITEM CSL_CITATION {"citationID":"fmaLmmv1","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574A12">
        <w:fldChar w:fldCharType="separate"/>
      </w:r>
      <w:r w:rsidR="00574A12" w:rsidRPr="00574A12">
        <w:rPr>
          <w:rFonts w:ascii="Calibri" w:hAnsi="Calibri" w:cs="Calibri"/>
        </w:rPr>
        <w:t>(Sayer and Wells, 2004)</w:t>
      </w:r>
      <w:r w:rsidR="00574A12">
        <w:fldChar w:fldCharType="end"/>
      </w:r>
      <w:r>
        <w:t xml:space="preserve">. </w:t>
      </w:r>
    </w:p>
    <w:p w14:paraId="02A7E14A" w14:textId="1C865102"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82" w:name="__Fieldmark__1119_362668386"/>
      <w:r>
        <w:rPr>
          <w:rFonts w:cs="Calibri"/>
        </w:rPr>
        <w:t>(Clark et al., 2018)</w:t>
      </w:r>
      <w:r>
        <w:fldChar w:fldCharType="end"/>
      </w:r>
      <w:bookmarkEnd w:id="82"/>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83" w:name="__Fieldmark__1124_362668386"/>
      <w:r>
        <w:rPr>
          <w:rFonts w:cs="Calibri"/>
        </w:rPr>
        <w:t>(Evans et al., 2020)</w:t>
      </w:r>
      <w:r>
        <w:fldChar w:fldCharType="end"/>
      </w:r>
      <w:bookmarkEnd w:id="83"/>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84" w:name="__Fieldmark__1129_362668386"/>
      <w:r>
        <w:rPr>
          <w:rFonts w:cs="Calibri"/>
        </w:rPr>
        <w:t>(Lytras et al., 2021)</w:t>
      </w:r>
      <w:r>
        <w:fldChar w:fldCharType="end"/>
      </w:r>
      <w:bookmarkEnd w:id="84"/>
      <w:r>
        <w:t xml:space="preserve"> is likely to cause a decrease in government spending on conservation, at least in </w:t>
      </w:r>
      <w:r>
        <w:lastRenderedPageBreak/>
        <w:t xml:space="preserve">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85" w:name="__Fieldmark__1134_362668386"/>
      <w:r>
        <w:rPr>
          <w:rFonts w:cs="Calibri"/>
        </w:rPr>
        <w:t>(Corlett et al., 2020; Evans et al., 2020)</w:t>
      </w:r>
      <w:r>
        <w:fldChar w:fldCharType="end"/>
      </w:r>
      <w:bookmarkEnd w:id="85"/>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86" w:name="__Fieldmark__1139_362668386"/>
      <w:r>
        <w:rPr>
          <w:rFonts w:cs="Calibri"/>
        </w:rPr>
        <w:t>(Echols et al., 2019)</w:t>
      </w:r>
      <w:r>
        <w:fldChar w:fldCharType="end"/>
      </w:r>
      <w:bookmarkEnd w:id="86"/>
      <w:r>
        <w:t>.</w:t>
      </w:r>
    </w:p>
    <w:p w14:paraId="7D7A8F73" w14:textId="03AEF19E" w:rsidR="002D4DF5" w:rsidRDefault="0089199E">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87" w:name="__Fieldmark__1146_362668386"/>
      <w:r>
        <w:rPr>
          <w:rFonts w:cs="Calibri"/>
        </w:rPr>
        <w:t>(Gruby et al., 2021)</w:t>
      </w:r>
      <w:r>
        <w:fldChar w:fldCharType="end"/>
      </w:r>
      <w:bookmarkEnd w:id="87"/>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88" w:name="__Fieldmark__1151_362668386"/>
      <w:r>
        <w:rPr>
          <w:rFonts w:cs="Calibri"/>
        </w:rPr>
        <w:t>(Betsill et al., 2021)</w:t>
      </w:r>
      <w:r>
        <w:fldChar w:fldCharType="end"/>
      </w:r>
      <w:bookmarkEnd w:id="88"/>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89" w:name="__Fieldmark__1157_362668386"/>
      <w:r>
        <w:rPr>
          <w:rFonts w:cs="Calibri"/>
        </w:rPr>
        <w:t>(Freeling and Connell, 2020)</w:t>
      </w:r>
      <w:r>
        <w:fldChar w:fldCharType="end"/>
      </w:r>
      <w:bookmarkEnd w:id="89"/>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6">
        <w:r>
          <w:rPr>
            <w:rStyle w:val="InternetLink"/>
          </w:rPr>
          <w:t>www.biocarbonfund-isfl.org</w:t>
        </w:r>
      </w:hyperlink>
      <w:r>
        <w:t>), the Global Environment Facility (</w:t>
      </w:r>
      <w:hyperlink r:id="rId17">
        <w:r>
          <w:rPr>
            <w:rStyle w:val="InternetLink"/>
          </w:rPr>
          <w:t>www.thegef.org</w:t>
        </w:r>
      </w:hyperlink>
      <w:r>
        <w:t>), and the Green Climate Fund (</w:t>
      </w:r>
      <w:r>
        <w:rPr>
          <w:rStyle w:val="InternetLink"/>
        </w:rPr>
        <w:t>www.greenclimate.fund</w:t>
      </w:r>
      <w:r>
        <w:rPr>
          <w:rStyle w:val="InternetLink"/>
          <w:color w:val="auto"/>
          <w:u w:val="none"/>
        </w:rPr>
        <w:t xml:space="preserve">), </w:t>
      </w:r>
      <w:commentRangeStart w:id="90"/>
      <w:r>
        <w:rPr>
          <w:rStyle w:val="InternetLink"/>
          <w:color w:val="auto"/>
          <w:u w:val="none"/>
        </w:rPr>
        <w:t>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91" w:name="__Fieldmark__1174_362668386"/>
      <w:r>
        <w:rPr>
          <w:rFonts w:cs="Calibri"/>
        </w:rPr>
        <w:t>(Clark et al., 2018)</w:t>
      </w:r>
      <w:r>
        <w:fldChar w:fldCharType="end"/>
      </w:r>
      <w:bookmarkEnd w:id="91"/>
      <w:r>
        <w:t xml:space="preserve">. </w:t>
      </w:r>
      <w:commentRangeEnd w:id="90"/>
      <w:r w:rsidR="00F0154B">
        <w:rPr>
          <w:rStyle w:val="CommentReference"/>
        </w:rPr>
        <w:commentReference w:id="90"/>
      </w:r>
    </w:p>
    <w:p w14:paraId="007F8FB9" w14:textId="7FFDE893" w:rsidR="00BC1DD8" w:rsidRDefault="00640B53" w:rsidP="00BC1DD8">
      <w:r>
        <w:t>Payment for environmental services (PES) schemes are market-based mechanism</w:t>
      </w:r>
      <w:r w:rsidR="003F20B0">
        <w:t>s</w:t>
      </w:r>
      <w:r>
        <w:t xml:space="preserve"> that can provide additional, and potentially long-term, funding for conservation by </w:t>
      </w:r>
      <w:r w:rsidR="00803620">
        <w:t xml:space="preserve">providing financial incentives for certain land management practices that </w:t>
      </w:r>
      <w:r w:rsidR="003F20B0">
        <w:t xml:space="preserve">preserve benefits generated by natural systems </w:t>
      </w:r>
      <w:r w:rsidR="003F20B0">
        <w:fldChar w:fldCharType="begin"/>
      </w:r>
      <w:r w:rsidR="003F20B0">
        <w:instrText xml:space="preserve"> ADDIN ZOTERO_ITEM CSL_CITATION {"citationID":"JwsZF0T7","properties":{"formattedCitation":"(Redford and Adams, 2009)","plainCitation":"(Redford and Adams, 2009)","noteIndex":0},"citationItems":[{"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3F20B0">
        <w:fldChar w:fldCharType="separate"/>
      </w:r>
      <w:r w:rsidR="003F20B0" w:rsidRPr="003F20B0">
        <w:rPr>
          <w:rFonts w:ascii="Calibri" w:hAnsi="Calibri" w:cs="Calibri"/>
        </w:rPr>
        <w:t>(Redford and Adams, 2009)</w:t>
      </w:r>
      <w:r w:rsidR="003F20B0">
        <w:fldChar w:fldCharType="end"/>
      </w:r>
      <w:r w:rsidR="003F20B0">
        <w:t xml:space="preserve">. </w:t>
      </w:r>
      <w:r w:rsidR="00A457CE">
        <w:t xml:space="preserve">Over the last two decades, the number of PES programmes have expanded rapidly around the world, with over 550 active programmes covering watersheds, biodiversity and habitats, and forest and carbon </w:t>
      </w:r>
      <w:r w:rsidR="00A457CE">
        <w:fldChar w:fldCharType="begin"/>
      </w:r>
      <w:r w:rsidR="00A457CE">
        <w:instrText xml:space="preserve"> ADDIN ZOTERO_ITEM CSL_CITATION {"citationID":"dlo2I8KU","properties":{"formattedCitation":"(Salzman et al., 2018)","plainCitation":"(Salzman et al., 2018)","noteIndex":0},"citationItems":[{"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457CE">
        <w:fldChar w:fldCharType="separate"/>
      </w:r>
      <w:r w:rsidR="00A457CE" w:rsidRPr="00A457CE">
        <w:rPr>
          <w:rFonts w:ascii="Calibri" w:hAnsi="Calibri" w:cs="Calibri"/>
        </w:rPr>
        <w:t>(Salzman et al., 2018)</w:t>
      </w:r>
      <w:r w:rsidR="00A457CE">
        <w:fldChar w:fldCharType="end"/>
      </w:r>
      <w:r w:rsidR="00A457CE">
        <w:t xml:space="preserve">. </w:t>
      </w:r>
      <w:r w:rsidR="00733289">
        <w:t xml:space="preserve">In contrast to traditional grant-based funding, PES has the potential to provide steady, long-term funds for conservation </w:t>
      </w:r>
      <w:r w:rsidR="00733289">
        <w:fldChar w:fldCharType="begin"/>
      </w:r>
      <w:r w:rsidR="00733289">
        <w:instrText xml:space="preserve"> ADDIN ZOTERO_ITEM CSL_CITATION {"citationID":"8vfnGeDv","properties":{"formattedCitation":"(Hein et al., 2013)","plainCitation":"(Hein et al., 2013)","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schema":"https://github.com/citation-style-language/schema/raw/master/csl-citation.json"} </w:instrText>
      </w:r>
      <w:r w:rsidR="00733289">
        <w:fldChar w:fldCharType="separate"/>
      </w:r>
      <w:r w:rsidR="00733289" w:rsidRPr="00733289">
        <w:rPr>
          <w:rFonts w:ascii="Calibri" w:hAnsi="Calibri" w:cs="Calibri"/>
        </w:rPr>
        <w:t>(Hein et al., 2013)</w:t>
      </w:r>
      <w:r w:rsidR="00733289">
        <w:fldChar w:fldCharType="end"/>
      </w:r>
      <w:r w:rsidR="00733289">
        <w:t xml:space="preserve">. This potential is, however, contingent on the motivations of participants of a given scheme and their willingness to participate over the long-term </w:t>
      </w:r>
      <w:r w:rsidR="00733289">
        <w:fldChar w:fldCharType="begin"/>
      </w:r>
      <w:r w:rsidR="00733289">
        <w:instrText xml:space="preserve"> ADDIN ZOTERO_ITEM CSL_CITATION {"citationID":"Rr34sRWh","properties":{"formattedCitation":"(Fisher, 2012)","plainCitation":"(Fisher, 2012)","noteIndex":0},"citationItems":[{"id":2874,"uris":["http://zotero.org/users/2170232/items/CPUXPQAF"],"uri":["http://zotero.org/users/2170232/items/CPUXPQAF"],"itemData":{"id":2874,"type":"article-journal","abstract":"A key question in the literature on payments for ecosystem services (PES) is how payments incentivize conservation action and, in particular, how they interact with other motivations, including motivations for environmental stewardship. Related to this question are concerns about the temporal sustainability of PES: what happens when payments cease and whether a ‘no pay, no care’ environmental ethic is fostered. I present empirical research from a case study in western Uganda, where forest-adjacent communities are paid in exchange for planting trees on private lands, for carbon sequestration. The study demonstrates the range of values people have for trees in the landscape and the range of motivations for participating in PES schemes. However, the analysis shows that payments are clearly the main motivation for involvement, except in one area where people are more motivated by aesthetic and existence values for trees. Given the widespread importance of money in motivating involvement, I investigate the profitability of participation over time. This profitability analysis, in combination with qualitative data on perceptions of, and plans for, the future, contributes to understanding the temporal sustainability of PES. I draw on various strands of evidence to argue that the way participants prioritize payments may constitute a threat to the long-term maintenance of PES activities, particularly in situations such as in this case study, in which there is a mismatch between payments and contract length.","container-title":"Oryx","DOI":"10.1017/S0030605311001384","ISSN":"1365-3008, 0030-6053","issue":"1","language":"en","note":"publisher: Cambridge University Press","page":"45-54","source":"Cambridge University Press","title":"No pay, no care? A case study exploring motivations for participation in payments for ecosystem services in Uganda","title-short":"No pay, no care?","volume":"46","author":[{"family":"Fisher","given":"Janet"}],"issued":{"date-parts":[["2012",1]]}}}],"schema":"https://github.com/citation-style-language/schema/raw/master/csl-citation.json"} </w:instrText>
      </w:r>
      <w:r w:rsidR="00733289">
        <w:fldChar w:fldCharType="separate"/>
      </w:r>
      <w:r w:rsidR="00733289" w:rsidRPr="00733289">
        <w:rPr>
          <w:rFonts w:ascii="Calibri" w:hAnsi="Calibri" w:cs="Calibri"/>
        </w:rPr>
        <w:t>(Fisher, 2012)</w:t>
      </w:r>
      <w:r w:rsidR="00733289">
        <w:fldChar w:fldCharType="end"/>
      </w:r>
      <w:r w:rsidR="00733289">
        <w:t xml:space="preserve">. There are many case studies that demonstrate successful PES projects </w:t>
      </w:r>
      <w:r w:rsidR="00733289">
        <w:fldChar w:fldCharType="begin"/>
      </w:r>
      <w:r w:rsidR="00BC1DD8">
        <w:instrText xml:space="preserve"> ADDIN ZOTERO_ITEM CSL_CITATION {"citationID":"bdsaExIY","properties":{"formattedCitation":"(Clements and Milner-Gulland, 2015; Ingram et al., 2014; Jayachandran et al., 2016; Zheng et al., 2013)","plainCitation":"(Clements and Milner-Gulland, 2015; Ingram et al., 2014; Jayachandran et al., 2016; Zheng et al., 2013)","noteIndex":0},"citationItems":[{"id":2854,"uris":["http://zotero.org/users/2170232/items/Y6P4VP5J"],"uri":["http://zotero.org/users/2170232/items/Y6P4VP5J"],"itemData":{"id":2854,"type":"article-journal","abstract":"The potential impacts of payments for environmental services (PES) and protected areas (PAs) on environmental outcomes and local livelihoods in developing countries are contentious and have been widely debated. The available evidence is sparse, with few rigorous evaluations of the environmental and social impacts of PAs and particularly of PES. We measured the impacts on forests and human well-being of three different PES programs instituted within two PAs in northern Cambodia, using a panel of intervention villages and matched controls. Both PES and PAs delivered additional environmental outcomes relative to the counterfactual: reducing deforestation rates significantly relative to controls. PAs increased security of access to land and forest resources for local households, benefiting forest resource users but restricting households’ ability to expand and diversify their agriculture. The impacts of PES on household well-being were related to the magnitude of the payments provided. The two higher paying market-linked PES programs had significant positive impacts, whereas a lower paying program that targeted biodiversity protection had no detectable effect on livelihoods, despite its positive environmental outcomes. Households that signed up for the higher paying PES programs, however, typically needed more capital assets; hence, they were less poor and more food secure than other villagers. Therefore, whereas the impacts of PAs on household well-being were limited overall and varied between livelihood strategies, the PES programs had significant positive impacts on livelihoods for those that could afford to participate. Our results are consistent with theories that PES, when designed appropriately, can be a powerful new tool for delivering conservation goals whilst benefiting local people.","container-title":"Conservation Biology","DOI":"10.1111/cobi.12423","ISSN":"1523-1739","issue":"1","language":"es","note":"_eprint: https://onlinelibrary.wiley.com/doi/pdf/10.1111/cobi.12423","page":"78-87","source":"Wiley Online Library","title":"Impact of payments for environmental services and protected areas on local livelihoods and forest conservation in northern Cambodia","volume":"29","author":[{"family":"Clements","given":"Tom"},{"family":"Milner-Gulland","given":"E. J."}],"issued":{"date-parts":[["2015"]]}}},{"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76,"uris":["http://zotero.org/users/2170232/items/STDTRNXD"],"uri":["http://zotero.org/users/2170232/items/STDTRNXD"],"itemData":{"id":2876,"type":"report","abstract":"This paper evaluates a Payments for Ecosystem Services (PES) program in western Uganda that offered forest-owning households cash payments if they conserved their forest. The program was implemented as a randomized trial in 121 villages, 60 of which received the program for two years. The PES program reduced deforestation and forest degradation: Tree cover, measured using high-resolution satellite imagery, declined by 2% to 5% in treatment villages compared to 7% to 10% in control villages during the study period. We find no evidence of shifting of tree-cutting to nearby land. We then use the estimated effect size and the \"social cost of carbon\" to value the delayed carbon dioxide emissions, and compare this benefit to the program's cost.","genre":"Working Paper","note":"collection-title: Working Paper Series\nDOI: 10.3386/w22378","number":"22378","publisher":"National Bureau of Economic Research","source":"National Bureau of Economic Research","title":"Cash for Carbon: A Randomized Controlled Trial of Payments for Ecosystem Services to Reduce Deforestation","title-short":"Cash for Carbon","URL":"https://www.nber.org/papers/w22378","author":[{"family":"Jayachandran","given":"Seema"},{"family":"Laat","given":"Joost","non-dropping-particle":"de"},{"family":"Lambin","given":"Eric F."},{"family":"Stanton","given":"Charlotte Y."}],"accessed":{"date-parts":[["2021",10,13]]},"issued":{"date-parts":[["2016",6]]}}},{"id":2877,"uris":["http://zotero.org/users/2170232/items/WLK6H5LT"],"uri":["http://zotero.org/users/2170232/items/WLK6H5LT"],"itemData":{"id":2877,"type":"article-journal","abstract":"Despite broad interest in using payment for ecosystem services to promote changes in the use of natural capital, there are few expost assessments of impacts of payment for ecosystem services programs on ecosystem service provision, program cost, and changes in livelihoods resulting from program participation. In this paper, we evaluate the Paddy Land-to-Dry Land (PLDL) program in Beijing, China, and associated changes in service providers’ livelihood activities. The PLDL is a land use conversion program that aims to protect water quality and quantity for the only surface water reservoir that serves Beijing, China’s capital city with nearly 20 million residents. Our analysis integrates hydrologic data with household survey data and shows that the PLDL generates benefits of improved water quantity and quality that exceed the costs of reduced agricultural output. The PLDL has an overall benefit–cost ratio of 1.5, and both downstream beneficiaries and upstream providers gain from the program. Household data show that changes in livelihood activities may offset some of the desired effects of the program through increased expenditures on agricultural fertilizers. Overall, however, reductions in fertilizer leaching from land use change dominate so that the program still has a positive net impact on water quality. This program is a successful example of water users paying upstream landholders to improve water quantity and quality through land use change. Program evaluation also highlights the importance of considering behavioral changes by program participants.","container-title":"Proceedings of the National Academy of Sciences","DOI":"10.1073/pnas.1312324110","ISSN":"0027-8424, 1091-6490","issue":"41","journalAbbreviation":"PNAS","language":"en","note":"publisher: National Academy of Sciences\nsection: Biological Sciences\nPMID: 24003160","page":"16681-16686","source":"www.pnas.org","title":"Benefits, costs, and livelihood implications of a regional payment for ecosystem service program","volume":"110","author":[{"family":"Zheng","given":"Hua"},{"family":"Robinson","given":"Brian E."},{"family":"Liang","given":"Yi-Cheng"},{"family":"Polasky","given":"Stephen"},{"family":"Ma","given":"Dong-Chun"},{"family":"Wang","given":"Feng-Chun"},{"family":"Ruckelshaus","given":"Mary"},{"family":"Ouyang","given":"Zhi-Yun"},{"family":"Daily","given":"Gretchen C."}],"issued":{"date-parts":[["2013",10,8]]}}}],"schema":"https://github.com/citation-style-language/schema/raw/master/csl-citation.json"} </w:instrText>
      </w:r>
      <w:r w:rsidR="00733289">
        <w:fldChar w:fldCharType="separate"/>
      </w:r>
      <w:r w:rsidR="00BC1DD8" w:rsidRPr="00BC1DD8">
        <w:rPr>
          <w:rFonts w:ascii="Calibri" w:hAnsi="Calibri" w:cs="Calibri"/>
        </w:rPr>
        <w:t>(</w:t>
      </w:r>
      <w:r w:rsidR="00BC1DD8">
        <w:rPr>
          <w:rFonts w:ascii="Calibri" w:hAnsi="Calibri" w:cs="Calibri"/>
        </w:rPr>
        <w:t xml:space="preserve">e.g., </w:t>
      </w:r>
      <w:r w:rsidR="00BC1DD8" w:rsidRPr="00BC1DD8">
        <w:rPr>
          <w:rFonts w:ascii="Calibri" w:hAnsi="Calibri" w:cs="Calibri"/>
        </w:rPr>
        <w:t>Clements and Milner-Gulland, 2015; Ingram et al., 2014; Jayachandran et al., 2016; Zheng et al., 2013)</w:t>
      </w:r>
      <w:r w:rsidR="00733289">
        <w:fldChar w:fldCharType="end"/>
      </w:r>
      <w:r w:rsidR="00180B63">
        <w:t>, yet</w:t>
      </w:r>
      <w:r w:rsidR="00AB2E08">
        <w:t xml:space="preserve"> a lack of effective monitoring of PES programmes globally means</w:t>
      </w:r>
      <w:r w:rsidR="00180B63">
        <w:t xml:space="preserve"> </w:t>
      </w:r>
      <w:r w:rsidR="00AB2E08">
        <w:t xml:space="preserve">there is still insufficient evidence that these market-based mechanisms provide a net benefit to nature </w:t>
      </w:r>
      <w:r w:rsidR="00AB2E08">
        <w:fldChar w:fldCharType="begin"/>
      </w:r>
      <w:r w:rsidR="00BC1DD8">
        <w:instrText xml:space="preserve"> ADDIN ZOTERO_ITEM CSL_CITATION {"citationID":"9OxK16vX","properties":{"formattedCitation":"(Ingram et al., 2014; Salzman et al., 2018)","plainCitation":"(Ingram et al., 2014; Salzman et al., 2018)","noteIndex":0},"citationItems":[{"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B2E08">
        <w:fldChar w:fldCharType="separate"/>
      </w:r>
      <w:r w:rsidR="00BC1DD8" w:rsidRPr="00BC1DD8">
        <w:rPr>
          <w:rFonts w:ascii="Calibri" w:hAnsi="Calibri" w:cs="Calibri"/>
        </w:rPr>
        <w:t>(Ingram et al., 2014; Salzman et al., 2018)</w:t>
      </w:r>
      <w:r w:rsidR="00AB2E08">
        <w:fldChar w:fldCharType="end"/>
      </w:r>
      <w:r w:rsidR="00AB2E08">
        <w:t xml:space="preserve">. Although likely an important component of the conservation toolbox, </w:t>
      </w:r>
      <w:r w:rsidR="00BC1DD8">
        <w:t>and a potential source of stable, long-term funding for conservation, the development of PES projects should be careful, context-specific, and designed with robust monitoring to ensure</w:t>
      </w:r>
      <w:r w:rsidR="00574A12">
        <w:t xml:space="preserve"> long-term</w:t>
      </w:r>
      <w:r w:rsidR="00BC1DD8">
        <w:t xml:space="preserve"> effectiveness </w:t>
      </w:r>
      <w:r w:rsidR="00BC1DD8">
        <w:fldChar w:fldCharType="begin"/>
      </w:r>
      <w:r w:rsidR="00BC1DD8">
        <w:instrText xml:space="preserve"> ADDIN ZOTERO_ITEM CSL_CITATION {"citationID":"1XPnaDA2","properties":{"formattedCitation":"(Hein et al., 2013; Redford and Adams, 2009)","plainCitation":"(Hein et al., 2013; Redford and Adams, 2009)","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BC1DD8">
        <w:fldChar w:fldCharType="separate"/>
      </w:r>
      <w:r w:rsidR="00BC1DD8" w:rsidRPr="00BC1DD8">
        <w:rPr>
          <w:rFonts w:ascii="Calibri" w:hAnsi="Calibri" w:cs="Calibri"/>
        </w:rPr>
        <w:t>(Hein et al., 2013; Redford and Adams, 2009)</w:t>
      </w:r>
      <w:r w:rsidR="00BC1DD8">
        <w:fldChar w:fldCharType="end"/>
      </w:r>
      <w:r w:rsidR="00BC1DD8">
        <w:t xml:space="preserve">.  </w:t>
      </w:r>
    </w:p>
    <w:p w14:paraId="61DE1821" w14:textId="41051851" w:rsidR="002D4DF5" w:rsidRDefault="00622F30">
      <w:r>
        <w:t>Another</w:t>
      </w:r>
      <w:r w:rsidR="0089199E">
        <w:t xml:space="preserve"> promising avenue for </w:t>
      </w:r>
      <w:r>
        <w:t xml:space="preserve">market-based </w:t>
      </w:r>
      <w:r w:rsidR="0089199E">
        <w:t xml:space="preserve">environmental funding is private finance, the power of which is yet to be fully realised </w:t>
      </w:r>
      <w:r w:rsidR="0089199E">
        <w:fldChar w:fldCharType="begin"/>
      </w:r>
      <w:r w:rsidR="0089199E">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92" w:name="__Fieldmark__1181_362668386"/>
      <w:r w:rsidR="0089199E">
        <w:rPr>
          <w:rFonts w:cs="Calibri"/>
        </w:rPr>
        <w:t>(Clark et al., 2018)</w:t>
      </w:r>
      <w:r w:rsidR="0089199E">
        <w:fldChar w:fldCharType="end"/>
      </w:r>
      <w:bookmarkEnd w:id="92"/>
      <w:r w:rsidR="0089199E">
        <w:t xml:space="preserve">. This is largely because the environmental sector has thus far failed to provide projects that are investable, scalable, and low risk </w:t>
      </w:r>
      <w:r w:rsidR="0089199E">
        <w:fldChar w:fldCharType="begin"/>
      </w:r>
      <w:r w:rsidR="0089199E">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rsidR="0089199E">
        <w:fldChar w:fldCharType="separate"/>
      </w:r>
      <w:bookmarkStart w:id="93" w:name="__Fieldmark__1186_362668386"/>
      <w:r w:rsidR="0089199E">
        <w:rPr>
          <w:rFonts w:cs="Calibri"/>
        </w:rPr>
        <w:t>(McFarland, 2018)</w:t>
      </w:r>
      <w:r w:rsidR="0089199E">
        <w:fldChar w:fldCharType="end"/>
      </w:r>
      <w:bookmarkEnd w:id="93"/>
      <w:r w:rsidR="0089199E">
        <w:t xml:space="preserve">. Leveraging of private sector finance is increasing, and is being achieved through a variety of mechanisms including 1) national development banks which provide credit and finance to underfunded areas of society </w:t>
      </w:r>
      <w:r w:rsidR="0089199E">
        <w:fldChar w:fldCharType="begin"/>
      </w:r>
      <w:r w:rsidR="0089199E">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rsidR="0089199E">
        <w:fldChar w:fldCharType="separate"/>
      </w:r>
      <w:bookmarkStart w:id="94" w:name="__Fieldmark__1191_362668386"/>
      <w:r w:rsidR="0089199E">
        <w:rPr>
          <w:rFonts w:cs="Calibri"/>
        </w:rPr>
        <w:t>(Torres and Zeidan, 2016)</w:t>
      </w:r>
      <w:r w:rsidR="0089199E">
        <w:fldChar w:fldCharType="end"/>
      </w:r>
      <w:bookmarkEnd w:id="94"/>
      <w:r w:rsidR="0089199E">
        <w:t xml:space="preserve">; 2) blended finance, which combines public and private finance through traditional mechanisms such as public-private partnerships, and through more novel mechanisms including development finance institutions </w:t>
      </w:r>
      <w:r w:rsidR="0089199E">
        <w:fldChar w:fldCharType="begin"/>
      </w:r>
      <w:r w:rsidR="0089199E">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95" w:name="__Fieldmark__1196_362668386"/>
      <w:r w:rsidR="0089199E">
        <w:rPr>
          <w:rFonts w:cs="Calibri"/>
        </w:rPr>
        <w:t>(Clark et al., 2018)</w:t>
      </w:r>
      <w:r w:rsidR="0089199E">
        <w:fldChar w:fldCharType="end"/>
      </w:r>
      <w:bookmarkEnd w:id="95"/>
      <w:r w:rsidR="0089199E">
        <w:t>; 3) custom-built partnerships between the private sector and governments, civil society, and non-governmental organisations, for example the Tropical Landscapes Finance Facility (</w:t>
      </w:r>
      <w:hyperlink r:id="rId18">
        <w:r w:rsidR="0089199E">
          <w:rPr>
            <w:rStyle w:val="InternetLink"/>
          </w:rPr>
          <w:t>www.tlffindonesia.org</w:t>
        </w:r>
      </w:hyperlink>
      <w:r w:rsidR="0089199E">
        <w:t xml:space="preserve">) which provide long-term financing to support sustainable land use; 4) green bonds, which raise funds for projects that contribute to a more sustainable economy and deliver benefits to the environment </w:t>
      </w:r>
      <w:r w:rsidR="0089199E">
        <w:fldChar w:fldCharType="begin"/>
      </w:r>
      <w:r w:rsidR="0089199E">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96" w:name="__Fieldmark__1206_362668386"/>
      <w:r w:rsidR="0089199E">
        <w:rPr>
          <w:rFonts w:cs="Calibri"/>
        </w:rPr>
        <w:t>(Sachs et al., 2019)</w:t>
      </w:r>
      <w:r w:rsidR="0089199E">
        <w:fldChar w:fldCharType="end"/>
      </w:r>
      <w:bookmarkEnd w:id="96"/>
      <w:r w:rsidR="0089199E">
        <w:t xml:space="preserve">, 5) conservation finance, which is a broad term that describes financial solutions </w:t>
      </w:r>
      <w:r w:rsidR="0089199E">
        <w:lastRenderedPageBreak/>
        <w:t xml:space="preserve">that deliver conservation gains </w:t>
      </w:r>
      <w:r w:rsidR="0089199E">
        <w:rPr>
          <w:i/>
          <w:iCs/>
        </w:rPr>
        <w:t>and</w:t>
      </w:r>
      <w:r w:rsidR="0089199E">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rsidR="0089199E">
        <w:fldChar w:fldCharType="begin"/>
      </w:r>
      <w:r w:rsidR="0089199E">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rsidR="0089199E">
        <w:fldChar w:fldCharType="separate"/>
      </w:r>
      <w:bookmarkStart w:id="97" w:name="__Fieldmark__1213_362668386"/>
      <w:r w:rsidR="0089199E">
        <w:rPr>
          <w:rFonts w:cs="Calibri"/>
        </w:rPr>
        <w:t>(Huwyler et al., 2016)</w:t>
      </w:r>
      <w:r w:rsidR="0089199E">
        <w:fldChar w:fldCharType="end"/>
      </w:r>
      <w:bookmarkEnd w:id="97"/>
      <w:r w:rsidR="0089199E">
        <w:t xml:space="preserve">; 6) carbon market instruments such as REDD+ and the Green Climate Fund </w:t>
      </w:r>
      <w:r w:rsidR="0089199E">
        <w:fldChar w:fldCharType="begin"/>
      </w:r>
      <w:r w:rsidR="0089199E">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98" w:name="__Fieldmark__1218_362668386"/>
      <w:r w:rsidR="0089199E">
        <w:rPr>
          <w:rFonts w:cs="Calibri"/>
        </w:rPr>
        <w:t>(Sachs et al., 2019)</w:t>
      </w:r>
      <w:r w:rsidR="0089199E">
        <w:fldChar w:fldCharType="end"/>
      </w:r>
      <w:bookmarkEnd w:id="98"/>
      <w:r w:rsidR="0089199E">
        <w:t xml:space="preserve">; 7) other ‘green finance’ mechanisms such as impact investing, fiscal policy, green central banking, and community-based green funds </w:t>
      </w:r>
      <w:r w:rsidR="0089199E">
        <w:fldChar w:fldCharType="begin"/>
      </w:r>
      <w:r w:rsidR="0089199E">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99" w:name="__Fieldmark__1223_362668386"/>
      <w:r w:rsidR="0089199E">
        <w:rPr>
          <w:rFonts w:cs="Calibri"/>
        </w:rPr>
        <w:t>(Sachs et al., 2019)</w:t>
      </w:r>
      <w:r w:rsidR="0089199E">
        <w:fldChar w:fldCharType="end"/>
      </w:r>
      <w:bookmarkEnd w:id="99"/>
      <w:r w:rsidR="0089199E">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100" w:name="__Fieldmark__1232_362668386"/>
      <w:r>
        <w:rPr>
          <w:rFonts w:cs="Calibri"/>
        </w:rPr>
        <w:t>(Kaiser, 2015)</w:t>
      </w:r>
      <w:r>
        <w:fldChar w:fldCharType="end"/>
      </w:r>
      <w:bookmarkEnd w:id="100"/>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5A22DC42" w14:textId="77777777" w:rsidR="003D7D4E"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w:t>
      </w:r>
    </w:p>
    <w:p w14:paraId="4BCCEE77" w14:textId="6DB094B8" w:rsidR="002D4DF5" w:rsidRDefault="002D4DF5"/>
    <w:p w14:paraId="2A464DD5" w14:textId="6624A8F0" w:rsidR="00BF25B7" w:rsidRDefault="00BF25B7"/>
    <w:p w14:paraId="2771E0BF" w14:textId="56C7C5E5" w:rsidR="00BF25B7" w:rsidRDefault="00BF25B7"/>
    <w:p w14:paraId="48FFB91C" w14:textId="156D35A0" w:rsidR="00BF25B7" w:rsidRDefault="00BF25B7"/>
    <w:p w14:paraId="19AEF56C" w14:textId="6809EFD9" w:rsidR="00BF25B7" w:rsidRDefault="00BF25B7"/>
    <w:p w14:paraId="604339D6" w14:textId="0E0EB710" w:rsidR="00BF25B7" w:rsidRDefault="00BF25B7"/>
    <w:p w14:paraId="65919F00" w14:textId="1E8DBA10" w:rsidR="00BF25B7" w:rsidRDefault="00BF25B7"/>
    <w:p w14:paraId="3E27C357" w14:textId="167DBE0B" w:rsidR="00BF25B7" w:rsidRDefault="00BF25B7"/>
    <w:p w14:paraId="70F072E0" w14:textId="5373F522" w:rsidR="00BF25B7" w:rsidRDefault="00BF25B7"/>
    <w:p w14:paraId="228FF9A3" w14:textId="0868A55B" w:rsidR="00BF25B7" w:rsidRDefault="00BF25B7"/>
    <w:p w14:paraId="319C3DF2" w14:textId="520134FF" w:rsidR="00BF25B7" w:rsidRDefault="00BF25B7"/>
    <w:p w14:paraId="135AEA70" w14:textId="21E08F53" w:rsidR="00BF25B7" w:rsidRDefault="00BF25B7"/>
    <w:p w14:paraId="3EE72550" w14:textId="448F56D0" w:rsidR="00BF25B7" w:rsidRDefault="00BF25B7"/>
    <w:p w14:paraId="4A0240DB" w14:textId="537EDC7C" w:rsidR="00BF25B7" w:rsidRDefault="00BF25B7"/>
    <w:p w14:paraId="44DD7376" w14:textId="7EA35DB7" w:rsidR="00BF25B7" w:rsidRDefault="00BF25B7"/>
    <w:p w14:paraId="7FF5993F" w14:textId="0C04F7EE" w:rsidR="00BF25B7" w:rsidRDefault="00BF25B7"/>
    <w:p w14:paraId="35A82A9F" w14:textId="4B221C38" w:rsidR="00BF25B7" w:rsidRDefault="00BF25B7">
      <w:pPr>
        <w:rPr>
          <w:b/>
          <w:bCs/>
        </w:rPr>
      </w:pPr>
      <w:r>
        <w:rPr>
          <w:b/>
          <w:bCs/>
        </w:rPr>
        <w:lastRenderedPageBreak/>
        <w:t xml:space="preserve">References </w:t>
      </w:r>
    </w:p>
    <w:p w14:paraId="06F12803" w14:textId="77777777" w:rsidR="00BF25B7" w:rsidRPr="00BF25B7" w:rsidRDefault="00BF25B7" w:rsidP="00BF25B7">
      <w:pPr>
        <w:pStyle w:val="Bibliography"/>
        <w:rPr>
          <w:rFonts w:ascii="Calibri" w:hAnsi="Calibri" w:cs="Calibri"/>
        </w:rPr>
      </w:pPr>
      <w:r>
        <w:fldChar w:fldCharType="begin"/>
      </w:r>
      <w:r>
        <w:instrText xml:space="preserve"> ADDIN ZOTERO_BIBL {"uncited":[],"omitted":[],"custom":[]} CSL_BIBLIOGRAPHY </w:instrText>
      </w:r>
      <w:r>
        <w:fldChar w:fldCharType="separate"/>
      </w:r>
      <w:r w:rsidRPr="00BF25B7">
        <w:rPr>
          <w:rFonts w:ascii="Calibri" w:hAnsi="Calibri" w:cs="Calibri"/>
        </w:rPr>
        <w:t>Andrade, G.S.M., Rhodes, J.R., 2012. Protected Areas and Local Communities: an Inevitable Partnership toward Successful Conservation Strategies? Ecol. Soc. 17. https://doi.org/10.5751/ES-05216-170414</w:t>
      </w:r>
    </w:p>
    <w:p w14:paraId="6C98BFCC" w14:textId="77777777" w:rsidR="00BF25B7" w:rsidRPr="00BF25B7" w:rsidRDefault="00BF25B7" w:rsidP="00BF25B7">
      <w:pPr>
        <w:pStyle w:val="Bibliography"/>
        <w:rPr>
          <w:rFonts w:ascii="Calibri" w:hAnsi="Calibri" w:cs="Calibri"/>
        </w:rPr>
      </w:pPr>
      <w:r w:rsidRPr="00BF25B7">
        <w:rPr>
          <w:rFonts w:ascii="Calibri" w:hAnsi="Calibri" w:cs="Calibri"/>
        </w:rPr>
        <w:t>Armsworth, P.R., Jackson, H.B., Cho, S.-H., Clark, M., Fargione, J.E., Iacona, G.D., Kim, T., Larson, E.R., Minney, T., Sutton, N.A., 2018. Is conservation right to go big? Protected area size and conservation return-on-investment. Biol. Conserv. 225, 229–236. https://doi.org/10.1016/j.biocon.2018.07.005</w:t>
      </w:r>
    </w:p>
    <w:p w14:paraId="3B02E49A" w14:textId="77777777" w:rsidR="00BF25B7" w:rsidRPr="00BF25B7" w:rsidRDefault="00BF25B7" w:rsidP="00BF25B7">
      <w:pPr>
        <w:pStyle w:val="Bibliography"/>
        <w:rPr>
          <w:rFonts w:ascii="Calibri" w:hAnsi="Calibri" w:cs="Calibri"/>
        </w:rPr>
      </w:pPr>
      <w:r w:rsidRPr="00BF25B7">
        <w:rPr>
          <w:rFonts w:ascii="Calibri" w:hAnsi="Calibri" w:cs="Calibri"/>
        </w:rPr>
        <w:t>Bang, A., Khadakkar, S., 2020. Opinion: Biodiversity conservation during a global crisis: Consequences and the way forward. Proc. Natl. Acad. Sci. 117, 29995–29999. https://doi.org/10.1073/pnas.2021460117</w:t>
      </w:r>
    </w:p>
    <w:p w14:paraId="7908CC92" w14:textId="77777777" w:rsidR="00BF25B7" w:rsidRPr="00BF25B7" w:rsidRDefault="00BF25B7" w:rsidP="00BF25B7">
      <w:pPr>
        <w:pStyle w:val="Bibliography"/>
        <w:rPr>
          <w:rFonts w:ascii="Calibri" w:hAnsi="Calibri" w:cs="Calibri"/>
        </w:rPr>
      </w:pPr>
      <w:r w:rsidRPr="00BF25B7">
        <w:rPr>
          <w:rFonts w:ascii="Calibri" w:hAnsi="Calibri" w:cs="Calibri"/>
        </w:rPr>
        <w:t>Barnes, M.D., Glew, L., Wyborn, C., Craigie, I.D., 2018. Prevent perverse outcomes from global protected area policy. Nat. Ecol. Evol. 1. https://doi.org/10.1038/s41559-018-0501-y</w:t>
      </w:r>
    </w:p>
    <w:p w14:paraId="619CFB11" w14:textId="77777777" w:rsidR="00BF25B7" w:rsidRPr="00BF25B7" w:rsidRDefault="00BF25B7" w:rsidP="00BF25B7">
      <w:pPr>
        <w:pStyle w:val="Bibliography"/>
        <w:rPr>
          <w:rFonts w:ascii="Calibri" w:hAnsi="Calibri" w:cs="Calibri"/>
        </w:rPr>
      </w:pPr>
      <w:r w:rsidRPr="00BF25B7">
        <w:rPr>
          <w:rFonts w:ascii="Calibri" w:hAnsi="Calibri" w:cs="Calibri"/>
        </w:rPr>
        <w:t>Berkes, F., Folke, C., Colding, J., 2000. Linking social and ecological systems: management practices and social mechanisms for building resilience. Cambridge University Press.</w:t>
      </w:r>
    </w:p>
    <w:p w14:paraId="5E58A918" w14:textId="77777777" w:rsidR="00BF25B7" w:rsidRPr="00BF25B7" w:rsidRDefault="00BF25B7" w:rsidP="00BF25B7">
      <w:pPr>
        <w:pStyle w:val="Bibliography"/>
        <w:rPr>
          <w:rFonts w:ascii="Calibri" w:hAnsi="Calibri" w:cs="Calibri"/>
        </w:rPr>
      </w:pPr>
      <w:r w:rsidRPr="00BF25B7">
        <w:rPr>
          <w:rFonts w:ascii="Calibri" w:hAnsi="Calibri" w:cs="Calibri"/>
        </w:rPr>
        <w:t>Betsill, M.M., Enrici, A., Le Cornu, E., Gruby, R.L., 2021. Philanthropic foundations as agents of environmental governance:a research agenda. Environ. Polit. 0, 1–22. https://doi.org/10.1080/09644016.2021.1955494</w:t>
      </w:r>
    </w:p>
    <w:p w14:paraId="0A5BE978" w14:textId="77777777" w:rsidR="00BF25B7" w:rsidRPr="00BF25B7" w:rsidRDefault="00BF25B7" w:rsidP="00BF25B7">
      <w:pPr>
        <w:pStyle w:val="Bibliography"/>
        <w:rPr>
          <w:rFonts w:ascii="Calibri" w:hAnsi="Calibri" w:cs="Calibri"/>
        </w:rPr>
      </w:pPr>
      <w:r w:rsidRPr="00BF25B7">
        <w:rPr>
          <w:rFonts w:ascii="Calibri" w:hAnsi="Calibri" w:cs="Calibri"/>
        </w:rPr>
        <w:t>Bruner, A.G., Gullison, R.E., Balmford, A., 2004. Financial Costs and Shortfalls of Managing and Expanding Protected-Area Systems in Developing Countries. BioScience 54, 1119–1126. https://doi.org/10.1641/0006-3568(2004)054[1119:FCASOM]2.0.CO;2</w:t>
      </w:r>
    </w:p>
    <w:p w14:paraId="03185BB7" w14:textId="77777777" w:rsidR="00BF25B7" w:rsidRPr="00BF25B7" w:rsidRDefault="00BF25B7" w:rsidP="00BF25B7">
      <w:pPr>
        <w:pStyle w:val="Bibliography"/>
        <w:rPr>
          <w:rFonts w:ascii="Calibri" w:hAnsi="Calibri" w:cs="Calibri"/>
        </w:rPr>
      </w:pPr>
      <w:r w:rsidRPr="00BF25B7">
        <w:rPr>
          <w:rFonts w:ascii="Calibri" w:hAnsi="Calibri" w:cs="Calibri"/>
        </w:rPr>
        <w:t>Bunnefeld, N., Hoshino, E., Milner-Gulland, E.J., 2011. Management strategy evaluation: a powerful tool for conservation? Trends Ecol. Evol. 26, 441–447. https://doi.org/10.1016/j.tree.2011.05.003</w:t>
      </w:r>
    </w:p>
    <w:p w14:paraId="58833B05" w14:textId="77777777" w:rsidR="00BF25B7" w:rsidRPr="00BF25B7" w:rsidRDefault="00BF25B7" w:rsidP="00BF25B7">
      <w:pPr>
        <w:pStyle w:val="Bibliography"/>
        <w:rPr>
          <w:rFonts w:ascii="Calibri" w:hAnsi="Calibri" w:cs="Calibri"/>
        </w:rPr>
      </w:pPr>
      <w:r w:rsidRPr="00BF25B7">
        <w:rPr>
          <w:rFonts w:ascii="Calibri" w:hAnsi="Calibri" w:cs="Calibri"/>
        </w:rPr>
        <w:t>Clark, R., Reed, J., Sunderland, T., 2018. Bridging funding gaps for climate and sustainable development: Pitfalls, progress and potential of private finance. Land Use Policy 71, 335–346. https://doi.org/10.1016/j.landusepol.2017.12.013</w:t>
      </w:r>
    </w:p>
    <w:p w14:paraId="3D7C09DB" w14:textId="77777777" w:rsidR="00BF25B7" w:rsidRPr="00BF25B7" w:rsidRDefault="00BF25B7" w:rsidP="00BF25B7">
      <w:pPr>
        <w:pStyle w:val="Bibliography"/>
        <w:rPr>
          <w:rFonts w:ascii="Calibri" w:hAnsi="Calibri" w:cs="Calibri"/>
        </w:rPr>
      </w:pPr>
      <w:r w:rsidRPr="00BF25B7">
        <w:rPr>
          <w:rFonts w:ascii="Calibri" w:hAnsi="Calibri" w:cs="Calibri"/>
        </w:rPr>
        <w:t>Clements, T., Milner-Gulland, E.J., 2015. Impact of payments for environmental services and protected areas on local livelihoods and forest conservation in northern Cambodia. Conserv. Biol. 29, 78–87. https://doi.org/10.1111/cobi.12423</w:t>
      </w:r>
    </w:p>
    <w:p w14:paraId="5A92FBA3" w14:textId="77777777" w:rsidR="00BF25B7" w:rsidRPr="00BF25B7" w:rsidRDefault="00BF25B7" w:rsidP="00BF25B7">
      <w:pPr>
        <w:pStyle w:val="Bibliography"/>
        <w:rPr>
          <w:rFonts w:ascii="Calibri" w:hAnsi="Calibri" w:cs="Calibri"/>
        </w:rPr>
      </w:pPr>
      <w:r w:rsidRPr="00BF25B7">
        <w:rPr>
          <w:rFonts w:ascii="Calibri" w:hAnsi="Calibri" w:cs="Calibri"/>
        </w:rPr>
        <w:t>Coad, L., Watson, J.E., Geldmann, J., Burgess, N.D., Leverington, F., Hockings, M., Knights, K., Marco, M.D., 2019. Widespread shortfalls in protected area resourcing undermine efforts to conserve biodiversity. Front. Ecol. Environ. 17, 259–264. https://doi.org/10.1002/fee.2042</w:t>
      </w:r>
    </w:p>
    <w:p w14:paraId="53CC7754" w14:textId="77777777" w:rsidR="00BF25B7" w:rsidRPr="00BF25B7" w:rsidRDefault="00BF25B7" w:rsidP="00BF25B7">
      <w:pPr>
        <w:pStyle w:val="Bibliography"/>
        <w:rPr>
          <w:rFonts w:ascii="Calibri" w:hAnsi="Calibri" w:cs="Calibri"/>
        </w:rPr>
      </w:pPr>
      <w:r w:rsidRPr="00BF25B7">
        <w:rPr>
          <w:rFonts w:ascii="Calibri" w:hAnsi="Calibri" w:cs="Calibri"/>
        </w:rPr>
        <w:t>Corlett, R.T., Primack, R.B., Devictor, V., Maas, B., Goswami, V.R., Bates, A.E., Koh, L.P., Regan, T.J., Loyola, R., Pakeman, R.J., Cumming, G.S., Pidgeon, A., Johns, D., Roth, R., 2020. Impacts of the coronavirus pandemic on biodiversity conservation. Biol. Conserv. 246, 108571. https://doi.org/10.1016/j.biocon.2020.108571</w:t>
      </w:r>
    </w:p>
    <w:p w14:paraId="660AA68F" w14:textId="77777777" w:rsidR="00BF25B7" w:rsidRPr="00BF25B7" w:rsidRDefault="00BF25B7" w:rsidP="00BF25B7">
      <w:pPr>
        <w:pStyle w:val="Bibliography"/>
        <w:rPr>
          <w:rFonts w:ascii="Calibri" w:hAnsi="Calibri" w:cs="Calibri"/>
        </w:rPr>
      </w:pPr>
      <w:r w:rsidRPr="00BF25B7">
        <w:rPr>
          <w:rFonts w:ascii="Calibri" w:hAnsi="Calibri" w:cs="Calibri"/>
        </w:rPr>
        <w:t>Cusack, J., Duthie, A., Minderman, J., Jones, I., Pozo, R., Rakotonarivo, O., Redpath, S., Bunnefeld, N., 2020. Integrating conflict, lobbying, and compliance to predict the sustainability of natural resource use. Ecol. Soc. 25. https://doi.org/10.5751/ES-11552-250213</w:t>
      </w:r>
    </w:p>
    <w:p w14:paraId="41A49C02" w14:textId="77777777" w:rsidR="00BF25B7" w:rsidRPr="00BF25B7" w:rsidRDefault="00BF25B7" w:rsidP="00BF25B7">
      <w:pPr>
        <w:pStyle w:val="Bibliography"/>
        <w:rPr>
          <w:rFonts w:ascii="Calibri" w:hAnsi="Calibri" w:cs="Calibri"/>
        </w:rPr>
      </w:pPr>
      <w:r w:rsidRPr="00BF25B7">
        <w:rPr>
          <w:rFonts w:ascii="Calibri" w:hAnsi="Calibri" w:cs="Calibri"/>
        </w:rPr>
        <w:t>Deutz, A., Heal, G.M., Niu, R., Swanson, E., Townsend, T., Li, Z., Delmar, A., Meghji, A., Sethi, S.A., Tobin-demla Puente, J., 2020. Financing nature: Closing the global biodiversity financing gap. The Paulson Institute, The Nature Conservancy, the Cornell Atkinson Center for Sustainability.</w:t>
      </w:r>
    </w:p>
    <w:p w14:paraId="6301CD52" w14:textId="77777777" w:rsidR="00BF25B7" w:rsidRPr="00BF25B7" w:rsidRDefault="00BF25B7" w:rsidP="00BF25B7">
      <w:pPr>
        <w:pStyle w:val="Bibliography"/>
        <w:rPr>
          <w:rFonts w:ascii="Calibri" w:hAnsi="Calibri" w:cs="Calibri"/>
        </w:rPr>
      </w:pPr>
      <w:r w:rsidRPr="00BF25B7">
        <w:rPr>
          <w:rFonts w:ascii="Calibri" w:hAnsi="Calibri" w:cs="Calibri"/>
        </w:rPr>
        <w:t>Doak, D.F., Mills, L.S., 1994. A Useful Role for Theory in Conservation. Ecology 75, 615–626. https://doi.org/10.2307/1941720</w:t>
      </w:r>
    </w:p>
    <w:p w14:paraId="572E9F66" w14:textId="77777777" w:rsidR="00BF25B7" w:rsidRPr="00BF25B7" w:rsidRDefault="00BF25B7" w:rsidP="00BF25B7">
      <w:pPr>
        <w:pStyle w:val="Bibliography"/>
        <w:rPr>
          <w:rFonts w:ascii="Calibri" w:hAnsi="Calibri" w:cs="Calibri"/>
        </w:rPr>
      </w:pPr>
      <w:r w:rsidRPr="00BF25B7">
        <w:rPr>
          <w:rFonts w:ascii="Calibri" w:hAnsi="Calibri" w:cs="Calibri"/>
        </w:rPr>
        <w:t>Duthie, A.B., Cusack, J.J., Jones, I.L., Minderman, J., Nilsen, E.B., Pozo, R.A., Rakotonarivo, O.S., Moorter, B.V., Bunnefeld, N., 2018a. GMSE: An r package for generalised management strategy evaluation. Methods Ecol. Evol. 9, 2396–2401. https://doi.org/10.1111/2041-210X.13091</w:t>
      </w:r>
    </w:p>
    <w:p w14:paraId="32A5F960"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Duthie, A.B., Cusack, J.J., Jones, I.L., Minderman, J., Nilsen, E.B., Pozo, R.A., Rakotonarivo, O.S., Van Moorter, B., Bunnefeld, N., 2018b. Supporting Information 1 from Duthie et al. 2018. The genetic algorithm of GMSE. Methods Ecol. Evol. 9.</w:t>
      </w:r>
    </w:p>
    <w:p w14:paraId="245CB23E" w14:textId="77777777" w:rsidR="00BF25B7" w:rsidRPr="00BF25B7" w:rsidRDefault="00BF25B7" w:rsidP="00BF25B7">
      <w:pPr>
        <w:pStyle w:val="Bibliography"/>
        <w:rPr>
          <w:rFonts w:ascii="Calibri" w:hAnsi="Calibri" w:cs="Calibri"/>
        </w:rPr>
      </w:pPr>
      <w:r w:rsidRPr="00BF25B7">
        <w:rPr>
          <w:rFonts w:ascii="Calibri" w:hAnsi="Calibri" w:cs="Calibri"/>
        </w:rPr>
        <w:t>Echols, A., Front, A., Cummins, J., 2019. Broadening conservation funding. Wildl. Soc. Bull. 43, 372–381. https://doi.org/10.1002/wsb.1003</w:t>
      </w:r>
    </w:p>
    <w:p w14:paraId="132EAA40" w14:textId="77777777" w:rsidR="00BF25B7" w:rsidRPr="00BF25B7" w:rsidRDefault="00BF25B7" w:rsidP="00BF25B7">
      <w:pPr>
        <w:pStyle w:val="Bibliography"/>
        <w:rPr>
          <w:rFonts w:ascii="Calibri" w:hAnsi="Calibri" w:cs="Calibri"/>
        </w:rPr>
      </w:pPr>
      <w:r w:rsidRPr="00BF25B7">
        <w:rPr>
          <w:rFonts w:ascii="Calibri" w:hAnsi="Calibri" w:cs="Calibri"/>
        </w:rPr>
        <w:t>Emerton, L., Bishop, J., Thomas, L., 2006. Sustainable financing of protected areas - A global review of challenges and options, Best Practice Protected Area Guidlines. IUCN, Gland, Switzerland.</w:t>
      </w:r>
    </w:p>
    <w:p w14:paraId="004615CC" w14:textId="77777777" w:rsidR="00BF25B7" w:rsidRPr="00BF25B7" w:rsidRDefault="00BF25B7" w:rsidP="00BF25B7">
      <w:pPr>
        <w:pStyle w:val="Bibliography"/>
        <w:rPr>
          <w:rFonts w:ascii="Calibri" w:hAnsi="Calibri" w:cs="Calibri"/>
        </w:rPr>
      </w:pPr>
      <w:r w:rsidRPr="00BF25B7">
        <w:rPr>
          <w:rFonts w:ascii="Calibri" w:hAnsi="Calibri" w:cs="Calibri"/>
        </w:rPr>
        <w:t>Ervin, J., 2003. Rapid Assessment of Protected Area Management Effectiveness in Four Countries. BioScience 53, 833–841. https://doi.org/10.1641/0006-3568(2003)053[0833:RAOPAM]2.0.CO;2</w:t>
      </w:r>
    </w:p>
    <w:p w14:paraId="1BBEDD99" w14:textId="77777777" w:rsidR="00BF25B7" w:rsidRPr="00BF25B7" w:rsidRDefault="00BF25B7" w:rsidP="00BF25B7">
      <w:pPr>
        <w:pStyle w:val="Bibliography"/>
        <w:rPr>
          <w:rFonts w:ascii="Calibri" w:hAnsi="Calibri" w:cs="Calibri"/>
        </w:rPr>
      </w:pPr>
      <w:r w:rsidRPr="00BF25B7">
        <w:rPr>
          <w:rFonts w:ascii="Calibri" w:hAnsi="Calibri" w:cs="Calibri"/>
        </w:rPr>
        <w:t>Evans, K.L., Ewen, J.G., Guillera-Arroita, G., Johnson, J.A., Penteriani, V., Ryan, S.J., Sollmann, R., Gordon, I.J., 2020. Conservation in the maelstrom of Covid-19 – a call to action to solve the challenges, exploit opportunities and prepare for the next pandemic. Anim. Conserv. 23, 235–238. https://doi.org/10.1111/acv.12601</w:t>
      </w:r>
    </w:p>
    <w:p w14:paraId="0447E9B0" w14:textId="77777777" w:rsidR="00BF25B7" w:rsidRPr="00BF25B7" w:rsidRDefault="00BF25B7" w:rsidP="00BF25B7">
      <w:pPr>
        <w:pStyle w:val="Bibliography"/>
        <w:rPr>
          <w:rFonts w:ascii="Calibri" w:hAnsi="Calibri" w:cs="Calibri"/>
        </w:rPr>
      </w:pPr>
      <w:r w:rsidRPr="00BF25B7">
        <w:rPr>
          <w:rFonts w:ascii="Calibri" w:hAnsi="Calibri" w:cs="Calibri"/>
        </w:rPr>
        <w:t>Fernandes, G.W., Vale, M.M., Overbeck, G.E., Bustamante, M.M.C., Grelle, C.E.V., Bergallo, H.G., Magnusson, W.E., Akama, A., Alves, S.S., Amorim, A., Araújo, J., Barros, C.F., Bravo, F., Carim, M.J.V., Cerqueira, R., Collevatti, R.G., Colli, G.R., da Cunha, C.N., D’Andrea, P.S., Dianese, J.C., Diniz, S., Estrela, P.C., Fernandes, M.R.M., Fontana, C.S., Giacomin, L.L., Gusmão, L.F.P., Juncá, F.A., Lins-e-Silva, A.C.B., Lopes, C.R.A.S., Lorini, M.L., de Queiroz, L.P., Malabarba, L.R., Marimon, B.S., Junior, B.H.M., Marques, M.C.M., Martinelli, B.M., Martins, M.B., de Medeiros, H.F., Menin, M., de Morais, P.B., Muniz, F.H., Neckel-Oliveira, S., de Oliveira, J.A., Oliveira, R.P., Pedroni, F., Penha, J., Podgaiski, L.R., Rodrigues, D.J., Scariot, A., Silveira, L.F., Silveira, M., Tomas, W.M., Vital, M.J.S., Pillar, V.D., 2017. Dismantling Brazil’s science threatens global biodiversity heritage. Perspect. Ecol. Conserv. 15, 239–243. https://doi.org/10.1016/j.pecon.2017.07.004</w:t>
      </w:r>
    </w:p>
    <w:p w14:paraId="55DCC227" w14:textId="77777777" w:rsidR="00BF25B7" w:rsidRPr="00BF25B7" w:rsidRDefault="00BF25B7" w:rsidP="00BF25B7">
      <w:pPr>
        <w:pStyle w:val="Bibliography"/>
        <w:rPr>
          <w:rFonts w:ascii="Calibri" w:hAnsi="Calibri" w:cs="Calibri"/>
        </w:rPr>
      </w:pPr>
      <w:r w:rsidRPr="00BF25B7">
        <w:rPr>
          <w:rFonts w:ascii="Calibri" w:hAnsi="Calibri" w:cs="Calibri"/>
        </w:rPr>
        <w:t>Fishburn, I.S., Boyer, A.G., Kareiva, P., Gaston, K.J., Armsworth, P.R., 2013. Changing spatial patterns of conservation investment by a major land trust. Biol. Conserv. 161, 223–229. https://doi.org/10.1016/j.biocon.2013.02.007</w:t>
      </w:r>
    </w:p>
    <w:p w14:paraId="11113B5F" w14:textId="77777777" w:rsidR="00BF25B7" w:rsidRPr="00BF25B7" w:rsidRDefault="00BF25B7" w:rsidP="00BF25B7">
      <w:pPr>
        <w:pStyle w:val="Bibliography"/>
        <w:rPr>
          <w:rFonts w:ascii="Calibri" w:hAnsi="Calibri" w:cs="Calibri"/>
        </w:rPr>
      </w:pPr>
      <w:r w:rsidRPr="00BF25B7">
        <w:rPr>
          <w:rFonts w:ascii="Calibri" w:hAnsi="Calibri" w:cs="Calibri"/>
        </w:rPr>
        <w:t>Fisher, J., 2012. No pay, no care? A case study exploring motivations for participation in payments for ecosystem services in Uganda. Oryx 46, 45–54. https://doi.org/10.1017/S0030605311001384</w:t>
      </w:r>
    </w:p>
    <w:p w14:paraId="5D1F5FE3" w14:textId="77777777" w:rsidR="00BF25B7" w:rsidRPr="00BF25B7" w:rsidRDefault="00BF25B7" w:rsidP="00BF25B7">
      <w:pPr>
        <w:pStyle w:val="Bibliography"/>
        <w:rPr>
          <w:rFonts w:ascii="Calibri" w:hAnsi="Calibri" w:cs="Calibri"/>
        </w:rPr>
      </w:pPr>
      <w:r w:rsidRPr="00BF25B7">
        <w:rPr>
          <w:rFonts w:ascii="Calibri" w:hAnsi="Calibri" w:cs="Calibri"/>
        </w:rPr>
        <w:t>Freeling, B.S., Connell, S.D., 2020. Funding Conservation through an Emerging Social Movement. Trends Ecol. Evol. 35, 3–6. https://doi.org/10.1016/j.tree.2019.09.002</w:t>
      </w:r>
    </w:p>
    <w:p w14:paraId="17AE6008" w14:textId="77777777" w:rsidR="00BF25B7" w:rsidRPr="00BF25B7" w:rsidRDefault="00BF25B7" w:rsidP="00BF25B7">
      <w:pPr>
        <w:pStyle w:val="Bibliography"/>
        <w:rPr>
          <w:rFonts w:ascii="Calibri" w:hAnsi="Calibri" w:cs="Calibri"/>
        </w:rPr>
      </w:pPr>
      <w:r w:rsidRPr="00BF25B7">
        <w:rPr>
          <w:rFonts w:ascii="Calibri" w:hAnsi="Calibri" w:cs="Calibri"/>
        </w:rPr>
        <w:t>Fryxell, J.M., Packer, C., McCann, K., Solberg, E.J., Sæther, B.-E., 2010. Resource Management Cycles and the Sustainability of Harvested Wildlife Populations. Science 328, 903–906. https://doi.org/10.1126/science.1185802</w:t>
      </w:r>
    </w:p>
    <w:p w14:paraId="17A6E136" w14:textId="77777777" w:rsidR="00BF25B7" w:rsidRPr="00BF25B7" w:rsidRDefault="00BF25B7" w:rsidP="00BF25B7">
      <w:pPr>
        <w:pStyle w:val="Bibliography"/>
        <w:rPr>
          <w:rFonts w:ascii="Calibri" w:hAnsi="Calibri" w:cs="Calibri"/>
        </w:rPr>
      </w:pPr>
      <w:r w:rsidRPr="00BF25B7">
        <w:rPr>
          <w:rFonts w:ascii="Calibri" w:hAnsi="Calibri" w:cs="Calibri"/>
        </w:rPr>
        <w:t>Gill, D.A., Mascia, M.B., Ahmadia, G.N., Glew, L., Lester, S.E., Barnes, M., Craigie, I., Darling, E.S., Free, C.M., Geldmann, J., Holst, S., Jensen, O.P., White, A.T., Basurto, X., Coad, L., Gates, R.D., Guannel, G., Mumby, P.J., Thomas, H., Whitmee, S., Woodley, S., Fox, H.E., 2017. Capacity shortfalls hinder the performance of marine protected areas globally. Nature 543, 665–669. https://doi.org/10.1038/nature21708</w:t>
      </w:r>
    </w:p>
    <w:p w14:paraId="781A80F9" w14:textId="77777777" w:rsidR="00BF25B7" w:rsidRPr="00BF25B7" w:rsidRDefault="00BF25B7" w:rsidP="00BF25B7">
      <w:pPr>
        <w:pStyle w:val="Bibliography"/>
        <w:rPr>
          <w:rFonts w:ascii="Calibri" w:hAnsi="Calibri" w:cs="Calibri"/>
        </w:rPr>
      </w:pPr>
      <w:r w:rsidRPr="00BF25B7">
        <w:rPr>
          <w:rFonts w:ascii="Calibri" w:hAnsi="Calibri" w:cs="Calibri"/>
        </w:rPr>
        <w:t>Gollin, D., Probst, L.T., 2015. Food and agriculture: shifting landscapes for policy. Oxf. Rev. Econ. Policy 31, 8–25. https://doi.org/10.1093/oxrep/grv012</w:t>
      </w:r>
    </w:p>
    <w:p w14:paraId="2BD2BEAE" w14:textId="77777777" w:rsidR="00BF25B7" w:rsidRPr="00BF25B7" w:rsidRDefault="00BF25B7" w:rsidP="00BF25B7">
      <w:pPr>
        <w:pStyle w:val="Bibliography"/>
        <w:rPr>
          <w:rFonts w:ascii="Calibri" w:hAnsi="Calibri" w:cs="Calibri"/>
        </w:rPr>
      </w:pPr>
      <w:r w:rsidRPr="00BF25B7">
        <w:rPr>
          <w:rFonts w:ascii="Calibri" w:hAnsi="Calibri" w:cs="Calibri"/>
        </w:rPr>
        <w:t>Green, J.L., Hastings, A., Arzberger, P., Ayala, F.J., Cottingham, K.L., Cuddington, K., Davis, F., Dunne, J.A., Fortin, M.-J., Gerber, L., Neubert, M., 2005. Complexity in Ecology and Conservation: Mathematical, Statistical, and Computational Challenges. BioScience 55, 501–510. https://doi.org/10.1641/0006-3568(2005)055[0501:CIEACM]2.0.CO;2</w:t>
      </w:r>
    </w:p>
    <w:p w14:paraId="4EE9D42E" w14:textId="77777777" w:rsidR="00BF25B7" w:rsidRPr="00BF25B7" w:rsidRDefault="00BF25B7" w:rsidP="00BF25B7">
      <w:pPr>
        <w:pStyle w:val="Bibliography"/>
        <w:rPr>
          <w:rFonts w:ascii="Calibri" w:hAnsi="Calibri" w:cs="Calibri"/>
        </w:rPr>
      </w:pPr>
      <w:r w:rsidRPr="00BF25B7">
        <w:rPr>
          <w:rFonts w:ascii="Calibri" w:hAnsi="Calibri" w:cs="Calibri"/>
        </w:rPr>
        <w:t>Gruby, R.L., Enrici, A., Betsill, M., Le Cornu, E., Basurto, X., 2021. Opening the black box of conservation philanthropy: A co-produced research agenda on private foundations in marine conservation. Mar. Policy 132, 104645. https://doi.org/10.1016/j.marpol.2021.104645</w:t>
      </w:r>
    </w:p>
    <w:p w14:paraId="7B7DC0AC"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Hamblin, S., 2013. On the practical usage of genetic algorithms in ecology and evolution. Methods Ecol. Evol. 4, 184–194. https://doi.org/10.1111/2041-210X.12000</w:t>
      </w:r>
    </w:p>
    <w:p w14:paraId="22559021" w14:textId="77777777" w:rsidR="00BF25B7" w:rsidRPr="00BF25B7" w:rsidRDefault="00BF25B7" w:rsidP="00BF25B7">
      <w:pPr>
        <w:pStyle w:val="Bibliography"/>
        <w:rPr>
          <w:rFonts w:ascii="Calibri" w:hAnsi="Calibri" w:cs="Calibri"/>
        </w:rPr>
      </w:pPr>
      <w:r w:rsidRPr="00BF25B7">
        <w:rPr>
          <w:rFonts w:ascii="Calibri" w:hAnsi="Calibri" w:cs="Calibri"/>
        </w:rPr>
        <w:t>Hein, L., Miller, D.C., de Groot, R., 2013. Payments for ecosystem services and the financing of global biodiversity conservation. Curr. Opin. Environ. Sustain., Terrestrial systems 5, 87–93. https://doi.org/10.1016/j.cosust.2012.12.004</w:t>
      </w:r>
    </w:p>
    <w:p w14:paraId="47870F64" w14:textId="77777777" w:rsidR="00BF25B7" w:rsidRPr="00BF25B7" w:rsidRDefault="00BF25B7" w:rsidP="00BF25B7">
      <w:pPr>
        <w:pStyle w:val="Bibliography"/>
        <w:rPr>
          <w:rFonts w:ascii="Calibri" w:hAnsi="Calibri" w:cs="Calibri"/>
        </w:rPr>
      </w:pPr>
      <w:r w:rsidRPr="00BF25B7">
        <w:rPr>
          <w:rFonts w:ascii="Calibri" w:hAnsi="Calibri" w:cs="Calibri"/>
        </w:rPr>
        <w:t>Henschel, P., Coad, L., Burton, C., Chataigner, B., Dunn, A., MacDonald, D., Saidu, Y., Hunter, L.T.B., 2014. The Lion in West Africa Is Critically Endangered. PLOS ONE 9, e83500. https://doi.org/10.1371/journal.pone.0083500</w:t>
      </w:r>
    </w:p>
    <w:p w14:paraId="23663B28" w14:textId="77777777" w:rsidR="00BF25B7" w:rsidRPr="00BF25B7" w:rsidRDefault="00BF25B7" w:rsidP="00BF25B7">
      <w:pPr>
        <w:pStyle w:val="Bibliography"/>
        <w:rPr>
          <w:rFonts w:ascii="Calibri" w:hAnsi="Calibri" w:cs="Calibri"/>
        </w:rPr>
      </w:pPr>
      <w:r w:rsidRPr="00BF25B7">
        <w:rPr>
          <w:rFonts w:ascii="Calibri" w:hAnsi="Calibri" w:cs="Calibri"/>
        </w:rPr>
        <w:t>Hodge, I., Adams, W.M., 2016. Short-Term Projects versus Adaptive Governance: Conflicting Demands in the Management of Ecological Restoration. Land 5, 39. https://doi.org/10.3390/land5040039</w:t>
      </w:r>
    </w:p>
    <w:p w14:paraId="23F8407B" w14:textId="77777777" w:rsidR="00BF25B7" w:rsidRPr="00BF25B7" w:rsidRDefault="00BF25B7" w:rsidP="00BF25B7">
      <w:pPr>
        <w:pStyle w:val="Bibliography"/>
        <w:rPr>
          <w:rFonts w:ascii="Calibri" w:hAnsi="Calibri" w:cs="Calibri"/>
        </w:rPr>
      </w:pPr>
      <w:r w:rsidRPr="00BF25B7">
        <w:rPr>
          <w:rFonts w:ascii="Calibri" w:hAnsi="Calibri" w:cs="Calibri"/>
        </w:rPr>
        <w:t>Huwyler, F., Kappeli, J., Tobin, J., 2016. Conservation finance from niche to mainstream: The building of an institutional asset class. Credit Suisse and McMinsey Center for Business and Environment, Zurich, Switzerland.</w:t>
      </w:r>
    </w:p>
    <w:p w14:paraId="05CE6516" w14:textId="77777777" w:rsidR="00BF25B7" w:rsidRPr="00BF25B7" w:rsidRDefault="00BF25B7" w:rsidP="00BF25B7">
      <w:pPr>
        <w:pStyle w:val="Bibliography"/>
        <w:rPr>
          <w:rFonts w:ascii="Calibri" w:hAnsi="Calibri" w:cs="Calibri"/>
        </w:rPr>
      </w:pPr>
      <w:r w:rsidRPr="00BF25B7">
        <w:rPr>
          <w:rFonts w:ascii="Calibri" w:hAnsi="Calibri" w:cs="Calibri"/>
        </w:rPr>
        <w:t>Ingram, J.C., Wilkie, D., Clements, T., McNab, R.B., Nelson, F., Baur, E.H., Sachedina, H.T., Peterson, D.D., Foley, C.A.H., 2014. Evidence of Payments for Ecosystem Services as a mechanism for supporting biodiversity conservation and rural livelihoods. Ecosyst. Serv. 7, 10–21. https://doi.org/10.1016/j.ecoser.2013.12.003</w:t>
      </w:r>
    </w:p>
    <w:p w14:paraId="5A08AB85" w14:textId="77777777" w:rsidR="00BF25B7" w:rsidRPr="00BF25B7" w:rsidRDefault="00BF25B7" w:rsidP="00BF25B7">
      <w:pPr>
        <w:pStyle w:val="Bibliography"/>
        <w:rPr>
          <w:rFonts w:ascii="Calibri" w:hAnsi="Calibri" w:cs="Calibri"/>
        </w:rPr>
      </w:pPr>
      <w:r w:rsidRPr="00BF25B7">
        <w:rPr>
          <w:rFonts w:ascii="Calibri" w:hAnsi="Calibri" w:cs="Calibri"/>
        </w:rPr>
        <w:t>Jayachandran, S., de Laat, J., Lambin, E.F., Stanton, C.Y., 2016. Cash for Carbon: A Randomized Controlled Trial of Payments for Ecosystem Services to Reduce Deforestation (Working Paper No. 22378), Working Paper Series. National Bureau of Economic Research. https://doi.org/10.3386/w22378</w:t>
      </w:r>
    </w:p>
    <w:p w14:paraId="19A905CE" w14:textId="77777777" w:rsidR="00BF25B7" w:rsidRPr="00BF25B7" w:rsidRDefault="00BF25B7" w:rsidP="00BF25B7">
      <w:pPr>
        <w:pStyle w:val="Bibliography"/>
        <w:rPr>
          <w:rFonts w:ascii="Calibri" w:hAnsi="Calibri" w:cs="Calibri"/>
        </w:rPr>
      </w:pPr>
      <w:r w:rsidRPr="00BF25B7">
        <w:rPr>
          <w:rFonts w:ascii="Calibri" w:hAnsi="Calibri" w:cs="Calibri"/>
        </w:rPr>
        <w:t>Kaiser, C., 2015. NatureVest: Natural Capital Investment Solutions to Transform The Way We Protect Nature. Soc. Res. 82, 749–760.</w:t>
      </w:r>
    </w:p>
    <w:p w14:paraId="04506650" w14:textId="77777777" w:rsidR="00BF25B7" w:rsidRPr="00BF25B7" w:rsidRDefault="00BF25B7" w:rsidP="00BF25B7">
      <w:pPr>
        <w:pStyle w:val="Bibliography"/>
        <w:rPr>
          <w:rFonts w:ascii="Calibri" w:hAnsi="Calibri" w:cs="Calibri"/>
        </w:rPr>
      </w:pPr>
      <w:r w:rsidRPr="00BF25B7">
        <w:rPr>
          <w:rFonts w:ascii="Calibri" w:hAnsi="Calibri" w:cs="Calibri"/>
        </w:rPr>
        <w:t>Kearney, S.G., Adams, V.M., Fuller, R.A., Possingham, H.P., Watson, J.E.M., 2020. Estimating the benefit of well-managed protected areas for threatened species conservation. Oryx 54, 276–284. https://doi.org/10.1017/S0030605317001739</w:t>
      </w:r>
    </w:p>
    <w:p w14:paraId="1B71C090" w14:textId="77777777" w:rsidR="00BF25B7" w:rsidRPr="00BF25B7" w:rsidRDefault="00BF25B7" w:rsidP="00BF25B7">
      <w:pPr>
        <w:pStyle w:val="Bibliography"/>
        <w:rPr>
          <w:rFonts w:ascii="Calibri" w:hAnsi="Calibri" w:cs="Calibri"/>
        </w:rPr>
      </w:pPr>
      <w:r w:rsidRPr="00BF25B7">
        <w:rPr>
          <w:rFonts w:ascii="Calibri" w:hAnsi="Calibri" w:cs="Calibri"/>
        </w:rPr>
        <w:t>Larson, L.R., Peterson, M.N., Furstenberg, R.V., Vayer, V.R., Lee, K.J., Choi, D.Y., Stevenson, K., Ahlers, A.A., Anhalt-Depies, C., Bethke, T., Bruskotter, J.T., Chizinski, C.J., Clark, B., Dayer, A.A., Dunning, K.H., Ghasemi, B., Gigliotti, L., Graefe, A., Irwin, K., Keith, S.J., Kelly, M., Kyle, G., Metcalf, E., Morse, W., Needham, M.D., Poudyal, N.C., Quartuch, M., Rodriguez, S., Romulo, C., Sharp, R.L., Siemer, W., Springer, M.T., Stayton, B., Stedman, R., Stein, T., Deelen, T.R.V., Whiting, J., Winkler, R.L., Woosnam, K.M., 2021. The future of wildlife conservation funding: What options do U.S. college students support? Conserv. Sci. Pract. n/a, e505. https://doi.org/10.1111/csp2.505</w:t>
      </w:r>
    </w:p>
    <w:p w14:paraId="75F5224F" w14:textId="77777777" w:rsidR="00BF25B7" w:rsidRPr="00BF25B7" w:rsidRDefault="00BF25B7" w:rsidP="00BF25B7">
      <w:pPr>
        <w:pStyle w:val="Bibliography"/>
        <w:rPr>
          <w:rFonts w:ascii="Calibri" w:hAnsi="Calibri" w:cs="Calibri"/>
        </w:rPr>
      </w:pPr>
      <w:r w:rsidRPr="00BF25B7">
        <w:rPr>
          <w:rFonts w:ascii="Calibri" w:hAnsi="Calibri" w:cs="Calibri"/>
        </w:rPr>
        <w:t>Laufer, A.E., Jones, M.D., 2021. Who pays for marine conservation? Processes and narratives that influence marine funding. Ocean Coast. Manag. 203, 105504. https://doi.org/10.1016/j.ocecoaman.2020.105504</w:t>
      </w:r>
    </w:p>
    <w:p w14:paraId="58323446" w14:textId="77777777" w:rsidR="00BF25B7" w:rsidRPr="00BF25B7" w:rsidRDefault="00BF25B7" w:rsidP="00BF25B7">
      <w:pPr>
        <w:pStyle w:val="Bibliography"/>
        <w:rPr>
          <w:rFonts w:ascii="Calibri" w:hAnsi="Calibri" w:cs="Calibri"/>
        </w:rPr>
      </w:pPr>
      <w:r w:rsidRPr="00BF25B7">
        <w:rPr>
          <w:rFonts w:ascii="Calibri" w:hAnsi="Calibri" w:cs="Calibri"/>
        </w:rPr>
        <w:t>Lennox, G.D., Armsworth, P.R., 2011. Suitability of short or long conservation contracts under ecological and socio-economic uncertainty. Ecol. Model. 222, 2856–2866. https://doi.org/10.1016/j.ecolmodel.2011.04.033</w:t>
      </w:r>
    </w:p>
    <w:p w14:paraId="190C39C6" w14:textId="77777777" w:rsidR="00BF25B7" w:rsidRPr="00BF25B7" w:rsidRDefault="00BF25B7" w:rsidP="00BF25B7">
      <w:pPr>
        <w:pStyle w:val="Bibliography"/>
        <w:rPr>
          <w:rFonts w:ascii="Calibri" w:hAnsi="Calibri" w:cs="Calibri"/>
        </w:rPr>
      </w:pPr>
      <w:r w:rsidRPr="00BF25B7">
        <w:rPr>
          <w:rFonts w:ascii="Calibri" w:hAnsi="Calibri" w:cs="Calibri"/>
        </w:rPr>
        <w:t>Levins, R., 1966. The strategy of model building in population biology. Am. Sci. 54, 421–431.</w:t>
      </w:r>
    </w:p>
    <w:p w14:paraId="05111A54" w14:textId="77777777" w:rsidR="00BF25B7" w:rsidRPr="00BF25B7" w:rsidRDefault="00BF25B7" w:rsidP="00BF25B7">
      <w:pPr>
        <w:pStyle w:val="Bibliography"/>
        <w:rPr>
          <w:rFonts w:ascii="Calibri" w:hAnsi="Calibri" w:cs="Calibri"/>
        </w:rPr>
      </w:pPr>
      <w:r w:rsidRPr="00BF25B7">
        <w:rPr>
          <w:rFonts w:ascii="Calibri" w:hAnsi="Calibri" w:cs="Calibri"/>
        </w:rPr>
        <w:t>Lindsey, P.A., Nyirenda, V.R., Barnes, J.I., Becker, M.S., McRobb, R., Tambling, C.J., Taylor, W.A., Watson, F.G., t’Sas-Rolfes, M., 2014. Underperformance of African Protected Area Networks and the Case for New Conservation Models: Insights from Zambia. PLOS ONE 9, e94109. https://doi.org/10.1371/journal.pone.0094109</w:t>
      </w:r>
    </w:p>
    <w:p w14:paraId="7C2BC13C" w14:textId="77777777" w:rsidR="00BF25B7" w:rsidRPr="00BF25B7" w:rsidRDefault="00BF25B7" w:rsidP="00BF25B7">
      <w:pPr>
        <w:pStyle w:val="Bibliography"/>
        <w:rPr>
          <w:rFonts w:ascii="Calibri" w:hAnsi="Calibri" w:cs="Calibri"/>
        </w:rPr>
      </w:pPr>
      <w:r w:rsidRPr="00BF25B7">
        <w:rPr>
          <w:rFonts w:ascii="Calibri" w:hAnsi="Calibri" w:cs="Calibri"/>
        </w:rPr>
        <w:t>Lindsey, P.A., Petracca, L.S., Funston, P.J., Bauer, H., Dickman, A., Everatt, K., Flyman, M., Henschel, P., Hinks, A.E., Kasiki, S., Loveridge, A., Macdonald, D.W., Mandisodza, R., Mgoola, W., Miller, S.M., Nazerali, S., Siege, L., Uiseb, K., Hunter, L.T.B., 2017. The performance of African protected areas for lions and their prey. Biol. Conserv. 209, 137–149. https://doi.org/10.1016/j.biocon.2017.01.011</w:t>
      </w:r>
    </w:p>
    <w:p w14:paraId="35A107E5"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Lytras, S., Xia, W., Hughes, J., Jiang, X., Robertson, D.L., 2021. The animal origin of SARS-CoV-2. Science 373, 968–970. https://doi.org/10.1126/science.abh0117</w:t>
      </w:r>
    </w:p>
    <w:p w14:paraId="7DB8A1A6" w14:textId="77777777" w:rsidR="00BF25B7" w:rsidRPr="00BF25B7" w:rsidRDefault="00BF25B7" w:rsidP="00BF25B7">
      <w:pPr>
        <w:pStyle w:val="Bibliography"/>
        <w:rPr>
          <w:rFonts w:ascii="Calibri" w:hAnsi="Calibri" w:cs="Calibri"/>
        </w:rPr>
      </w:pPr>
      <w:r w:rsidRPr="00BF25B7">
        <w:rPr>
          <w:rFonts w:ascii="Calibri" w:hAnsi="Calibri" w:cs="Calibri"/>
        </w:rPr>
        <w:t>McBride, M.F., Wilson, K.A., Bode, M., Possingham, H.P., 2007. Incorporating the Effects of Socioeconomic Uncertainty into Priority Setting for Conservation Investment. Conserv. Biol. 21, 1463–1474. https://doi.org/10.1111/j.1523-1739.2007.00832.x</w:t>
      </w:r>
    </w:p>
    <w:p w14:paraId="2F1E45C2" w14:textId="77777777" w:rsidR="00BF25B7" w:rsidRPr="00BF25B7" w:rsidRDefault="00BF25B7" w:rsidP="00BF25B7">
      <w:pPr>
        <w:pStyle w:val="Bibliography"/>
        <w:rPr>
          <w:rFonts w:ascii="Calibri" w:hAnsi="Calibri" w:cs="Calibri"/>
        </w:rPr>
      </w:pPr>
      <w:r w:rsidRPr="00BF25B7">
        <w:rPr>
          <w:rFonts w:ascii="Calibri" w:hAnsi="Calibri" w:cs="Calibri"/>
        </w:rPr>
        <w:t>McCarthy, D.P., Donald, P.F., Scharlemann, J.P.W., Buchanan, G.M., Balmford, A., Green, J.M.H., Bennun, L.A., Burgess, N.D., Fishpool, L.D.C., Garnett, S.T., Leonard, D.L., Maloney, R.F., Morling, P., Schaefer, H.M., Symes, A., Wiedenfeld, D.A., Butchart, S.H.M., 2012. Financial Costs of Meeting Global Biodiversity Conservation Targets: Current Spending and Unmet Needs. Science 338, 946–949. https://doi.org/10.1126/science.1229803</w:t>
      </w:r>
    </w:p>
    <w:p w14:paraId="3766DF0C" w14:textId="77777777" w:rsidR="00BF25B7" w:rsidRPr="00BF25B7" w:rsidRDefault="00BF25B7" w:rsidP="00BF25B7">
      <w:pPr>
        <w:pStyle w:val="Bibliography"/>
        <w:rPr>
          <w:rFonts w:ascii="Calibri" w:hAnsi="Calibri" w:cs="Calibri"/>
        </w:rPr>
      </w:pPr>
      <w:r w:rsidRPr="00BF25B7">
        <w:rPr>
          <w:rFonts w:ascii="Calibri" w:hAnsi="Calibri" w:cs="Calibri"/>
        </w:rPr>
        <w:t>McFarland, B., 2018. The future of tropical forest conservation finance, in: Conservation of Tropical Rainforests, Palgrave Studies in Environmental Policy and Regulation. Palgrave Macmillan, Cham.</w:t>
      </w:r>
    </w:p>
    <w:p w14:paraId="00879259" w14:textId="77777777" w:rsidR="00BF25B7" w:rsidRPr="00BF25B7" w:rsidRDefault="00BF25B7" w:rsidP="00BF25B7">
      <w:pPr>
        <w:pStyle w:val="Bibliography"/>
        <w:rPr>
          <w:rFonts w:ascii="Calibri" w:hAnsi="Calibri" w:cs="Calibri"/>
        </w:rPr>
      </w:pPr>
      <w:r w:rsidRPr="00BF25B7">
        <w:rPr>
          <w:rFonts w:ascii="Calibri" w:hAnsi="Calibri" w:cs="Calibri"/>
        </w:rPr>
        <w:t>Meir, E., Andelman, S., Possingham, H.P., 2004. Does conservation planning matter in a dynamic and uncertain world? Ecol. Lett. 7, 615–622. https://doi.org/10.1111/j.1461-0248.2004.00624.x</w:t>
      </w:r>
    </w:p>
    <w:p w14:paraId="6C0622A4" w14:textId="77777777" w:rsidR="00BF25B7" w:rsidRPr="00BF25B7" w:rsidRDefault="00BF25B7" w:rsidP="00BF25B7">
      <w:pPr>
        <w:pStyle w:val="Bibliography"/>
        <w:rPr>
          <w:rFonts w:ascii="Calibri" w:hAnsi="Calibri" w:cs="Calibri"/>
        </w:rPr>
      </w:pPr>
      <w:r w:rsidRPr="00BF25B7">
        <w:rPr>
          <w:rFonts w:ascii="Calibri" w:hAnsi="Calibri" w:cs="Calibri"/>
        </w:rPr>
        <w:t>Moore, J.F., Mulindahabi, F., Masozera, M.K., Nichols, J.D., Hines, J.E., Turikunkiko, E., Oli, M.K., 2018. Are ranger patrols effective in reducing poaching-related threats within protected areas? J. Appl. Ecol. 55, 99–107. https://doi.org/10.1111/1365-2664.12965</w:t>
      </w:r>
    </w:p>
    <w:p w14:paraId="426BE444" w14:textId="77777777" w:rsidR="00BF25B7" w:rsidRPr="00BF25B7" w:rsidRDefault="00BF25B7" w:rsidP="00BF25B7">
      <w:pPr>
        <w:pStyle w:val="Bibliography"/>
        <w:rPr>
          <w:rFonts w:ascii="Calibri" w:hAnsi="Calibri" w:cs="Calibri"/>
        </w:rPr>
      </w:pPr>
      <w:r w:rsidRPr="00BF25B7">
        <w:rPr>
          <w:rFonts w:ascii="Calibri" w:hAnsi="Calibri" w:cs="Calibri"/>
        </w:rPr>
        <w:t>Mouquet, N., Lagadeuc, Y., Devictor, V., Doyen, L., Duputié, A., Eveillard, D., Faure, D., Garnier, E., Gimenez, O., Huneman, P., Jabot, F., Jarne, P., Joly, D., Julliard, R., Kéfi, S., Kergoat, G.J., Lavorel, S., Gall, L.L., Meslin, L., Morand, S., Morin, X., Morlon, H., Pinay, G., Pradel, R., Schurr, F.M., Thuiller, W., Loreau, M., 2015. REVIEW: Predictive ecology in a changing world. J. Appl. Ecol. 52, 1293–1310. https://doi.org/10.1111/1365-2664.12482</w:t>
      </w:r>
    </w:p>
    <w:p w14:paraId="4020DF4B" w14:textId="77777777" w:rsidR="00BF25B7" w:rsidRPr="00BF25B7" w:rsidRDefault="00BF25B7" w:rsidP="00BF25B7">
      <w:pPr>
        <w:pStyle w:val="Bibliography"/>
        <w:rPr>
          <w:rFonts w:ascii="Calibri" w:hAnsi="Calibri" w:cs="Calibri"/>
        </w:rPr>
      </w:pPr>
      <w:r w:rsidRPr="00BF25B7">
        <w:rPr>
          <w:rFonts w:ascii="Calibri" w:hAnsi="Calibri" w:cs="Calibri"/>
        </w:rPr>
        <w:t>Murdoch, W., Ranganathan, J., Polasky, S., Regetz, J., 2010. Using return on investment to maximize conservation effectiveness in Argentine grasslands. Proc. Natl. Acad. Sci. 107, 20855–20862. https://doi.org/10.1073/pnas.1011851107</w:t>
      </w:r>
    </w:p>
    <w:p w14:paraId="48230AE0" w14:textId="77777777" w:rsidR="00BF25B7" w:rsidRPr="00BF25B7" w:rsidRDefault="00BF25B7" w:rsidP="00BF25B7">
      <w:pPr>
        <w:pStyle w:val="Bibliography"/>
        <w:rPr>
          <w:rFonts w:ascii="Calibri" w:hAnsi="Calibri" w:cs="Calibri"/>
        </w:rPr>
      </w:pPr>
      <w:r w:rsidRPr="00BF25B7">
        <w:rPr>
          <w:rFonts w:ascii="Calibri" w:hAnsi="Calibri" w:cs="Calibri"/>
        </w:rPr>
        <w:t>Nilsson, L., Bunnefeld, N., Minderman, J., Duthie, A.B., 2021. Effects of stakeholder empowerment on crane population and agricultural production. Ecol. Model. 440, 109396. https://doi.org/10.1016/j.ecolmodel.2020.109396</w:t>
      </w:r>
    </w:p>
    <w:p w14:paraId="036509EC" w14:textId="77777777" w:rsidR="00BF25B7" w:rsidRPr="00BF25B7" w:rsidRDefault="00BF25B7" w:rsidP="00BF25B7">
      <w:pPr>
        <w:pStyle w:val="Bibliography"/>
        <w:rPr>
          <w:rFonts w:ascii="Calibri" w:hAnsi="Calibri" w:cs="Calibri"/>
        </w:rPr>
      </w:pPr>
      <w:r w:rsidRPr="00BF25B7">
        <w:rPr>
          <w:rFonts w:ascii="Calibri" w:hAnsi="Calibri" w:cs="Calibri"/>
        </w:rPr>
        <w:t>Pringle, R.M., 2017. Upgrading protected areas to conserve wild biodiversity. Nature 546, 91–99. https://doi.org/10.1038/nature22902</w:t>
      </w:r>
    </w:p>
    <w:p w14:paraId="563A4E57" w14:textId="77777777" w:rsidR="00BF25B7" w:rsidRPr="00BF25B7" w:rsidRDefault="00BF25B7" w:rsidP="00BF25B7">
      <w:pPr>
        <w:pStyle w:val="Bibliography"/>
        <w:rPr>
          <w:rFonts w:ascii="Calibri" w:hAnsi="Calibri" w:cs="Calibri"/>
        </w:rPr>
      </w:pPr>
      <w:r w:rsidRPr="00BF25B7">
        <w:rPr>
          <w:rFonts w:ascii="Calibri" w:hAnsi="Calibri" w:cs="Calibri"/>
        </w:rPr>
        <w:t>R Core Team, 2021. R: A language and environment for statistical computing. R Foundation for Statistical Computing, Vienna, Austria.</w:t>
      </w:r>
    </w:p>
    <w:p w14:paraId="15DC54DF" w14:textId="77777777" w:rsidR="00BF25B7" w:rsidRPr="00BF25B7" w:rsidRDefault="00BF25B7" w:rsidP="00BF25B7">
      <w:pPr>
        <w:pStyle w:val="Bibliography"/>
        <w:rPr>
          <w:rFonts w:ascii="Calibri" w:hAnsi="Calibri" w:cs="Calibri"/>
        </w:rPr>
      </w:pPr>
      <w:r w:rsidRPr="00BF25B7">
        <w:rPr>
          <w:rFonts w:ascii="Calibri" w:hAnsi="Calibri" w:cs="Calibri"/>
        </w:rPr>
        <w:t>Redford, K.H., Adams, W.M., 2009. Payment for Ecosystem Services and the Challenge of Saving Nature. Conserv. Biol. 23, 785–787. https://doi.org/10.1111/j.1523-1739.2009.01271.x</w:t>
      </w:r>
    </w:p>
    <w:p w14:paraId="40B0ACC1" w14:textId="77777777" w:rsidR="00BF25B7" w:rsidRPr="00BF25B7" w:rsidRDefault="00BF25B7" w:rsidP="00BF25B7">
      <w:pPr>
        <w:pStyle w:val="Bibliography"/>
        <w:rPr>
          <w:rFonts w:ascii="Calibri" w:hAnsi="Calibri" w:cs="Calibri"/>
        </w:rPr>
      </w:pPr>
      <w:r w:rsidRPr="00BF25B7">
        <w:rPr>
          <w:rFonts w:ascii="Calibri" w:hAnsi="Calibri" w:cs="Calibri"/>
        </w:rPr>
        <w:t>Rodríguez, J.P., Taber, A.B., Daszak, P., Sukumar, R., Valladares-Padua, C., Padua, S., Aguirre, L.F., Medellín, R.A., Acosta, M., Aguirre, A.A., Bonacic, C., Bordino, P., Bruschini, J., Buchori, D., González, S., Mathew, T., Méndez, M., Mugica, L., Pacheco, L.F., Dobson, A.P., Pearl, M., 2007. Globalization of Conservation: A View from the South. Science 317, 755–756. https://doi.org/10.1126/science.1145560</w:t>
      </w:r>
    </w:p>
    <w:p w14:paraId="54E0355D" w14:textId="77777777" w:rsidR="00BF25B7" w:rsidRPr="00BF25B7" w:rsidRDefault="00BF25B7" w:rsidP="00BF25B7">
      <w:pPr>
        <w:pStyle w:val="Bibliography"/>
        <w:rPr>
          <w:rFonts w:ascii="Calibri" w:hAnsi="Calibri" w:cs="Calibri"/>
        </w:rPr>
      </w:pPr>
      <w:r w:rsidRPr="00BF25B7">
        <w:rPr>
          <w:rFonts w:ascii="Calibri" w:hAnsi="Calibri" w:cs="Calibri"/>
        </w:rPr>
        <w:t>Sachs, J., Woo, W., Yoshino, N., Taghizadeh-Hesary, F., 2019. Importance of green finance for achieving sustainable development goals and energy security, in: Handbook of Green Finance: Energy Security and Sustainable Development, Sustainable Development. Springer, Tokyo.</w:t>
      </w:r>
    </w:p>
    <w:p w14:paraId="386C150A" w14:textId="77777777" w:rsidR="00BF25B7" w:rsidRPr="00BF25B7" w:rsidRDefault="00BF25B7" w:rsidP="00BF25B7">
      <w:pPr>
        <w:pStyle w:val="Bibliography"/>
        <w:rPr>
          <w:rFonts w:ascii="Calibri" w:hAnsi="Calibri" w:cs="Calibri"/>
        </w:rPr>
      </w:pPr>
      <w:r w:rsidRPr="00BF25B7">
        <w:rPr>
          <w:rFonts w:ascii="Calibri" w:hAnsi="Calibri" w:cs="Calibri"/>
        </w:rPr>
        <w:t>Salzman, J., Bennett, G., Carroll, N., Goldstein, A., Jenkins, M., 2018. The global status and trends of Payments for Ecosystem Services. Nat. Sustain. 1, 136–144. https://doi.org/10.1038/s41893-018-0033-0</w:t>
      </w:r>
    </w:p>
    <w:p w14:paraId="256FFBD3" w14:textId="77777777" w:rsidR="00BF25B7" w:rsidRPr="00BF25B7" w:rsidRDefault="00BF25B7" w:rsidP="00BF25B7">
      <w:pPr>
        <w:pStyle w:val="Bibliography"/>
        <w:rPr>
          <w:rFonts w:ascii="Calibri" w:hAnsi="Calibri" w:cs="Calibri"/>
        </w:rPr>
      </w:pPr>
      <w:r w:rsidRPr="00BF25B7">
        <w:rPr>
          <w:rFonts w:ascii="Calibri" w:hAnsi="Calibri" w:cs="Calibri"/>
        </w:rPr>
        <w:t>Santana, J., Reino, L., Stoate, C., Borralho, R., Carvalho, C.R., Schindler, S., Moreira, F., Bugalho, M.N., Ribeiro, P.F., Santos, J.L., Vaz, A., Morgado, R., Porto, M., Beja, P., 2014. Mixed Effects of Long-Term Conservation Investment in Natura 2000 Farmland. Conserv. Lett. 7, 467–477. https://doi.org/10.1111/conl.12077</w:t>
      </w:r>
    </w:p>
    <w:p w14:paraId="541C834D"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Sayer, J., Wells, M., 2004. The pathology of projects, in: Getting Biodiversity Projects to Work: Towards More Effective Conservation and Development. Columbia University Press, New York, USA, pp. 35–48.</w:t>
      </w:r>
    </w:p>
    <w:p w14:paraId="64E5FCE8" w14:textId="77777777" w:rsidR="00BF25B7" w:rsidRPr="00BF25B7" w:rsidRDefault="00BF25B7" w:rsidP="00BF25B7">
      <w:pPr>
        <w:pStyle w:val="Bibliography"/>
        <w:rPr>
          <w:rFonts w:ascii="Calibri" w:hAnsi="Calibri" w:cs="Calibri"/>
        </w:rPr>
      </w:pPr>
      <w:r w:rsidRPr="00BF25B7">
        <w:rPr>
          <w:rFonts w:ascii="Calibri" w:hAnsi="Calibri" w:cs="Calibri"/>
        </w:rPr>
        <w:t>Sayer, J.A., Margules, C., Boedhihartono, A.K., Sunderland, T., Langston, J.D., Reed, J., Riggs, R., Buck, L.E., Campbell, B.M., Kusters, K., Elliott, C., Minang, P.A., Dale, A., Purnomo, H., Stevenson, J.R., Gunarso, P., Purnomo, A., 2017. Measuring the effectiveness of landscape approaches to conservation and development. Sustain. Sci. 12, 465–476. https://doi.org/10.1007/s11625-016-0415-z</w:t>
      </w:r>
    </w:p>
    <w:p w14:paraId="66244B9C" w14:textId="77777777" w:rsidR="00BF25B7" w:rsidRPr="00BF25B7" w:rsidRDefault="00BF25B7" w:rsidP="00BF25B7">
      <w:pPr>
        <w:pStyle w:val="Bibliography"/>
        <w:rPr>
          <w:rFonts w:ascii="Calibri" w:hAnsi="Calibri" w:cs="Calibri"/>
        </w:rPr>
      </w:pPr>
      <w:r w:rsidRPr="00BF25B7">
        <w:rPr>
          <w:rFonts w:ascii="Calibri" w:hAnsi="Calibri" w:cs="Calibri"/>
        </w:rPr>
        <w:t>Sohn, E., 2019. Secrets to writing a winning grant. Nature 577, 133–135. https://doi.org/10.1038/d41586-019-03914-5</w:t>
      </w:r>
    </w:p>
    <w:p w14:paraId="19759F21" w14:textId="77777777" w:rsidR="00BF25B7" w:rsidRPr="00BF25B7" w:rsidRDefault="00BF25B7" w:rsidP="00BF25B7">
      <w:pPr>
        <w:pStyle w:val="Bibliography"/>
        <w:rPr>
          <w:rFonts w:ascii="Calibri" w:hAnsi="Calibri" w:cs="Calibri"/>
        </w:rPr>
      </w:pPr>
      <w:r w:rsidRPr="00BF25B7">
        <w:rPr>
          <w:rFonts w:ascii="Calibri" w:hAnsi="Calibri" w:cs="Calibri"/>
        </w:rPr>
        <w:t>Steinmetz, R., Srirattanaporn, S., Mor-Tip, J., Seuaturien, N., 2014. Can community outreach alleviate poaching pressure and recover wildlife in South-East Asian protected areas? J. Appl. Ecol. 51, 1469–1478. https://doi.org/10.1111/1365-2664.12239</w:t>
      </w:r>
    </w:p>
    <w:p w14:paraId="50666757" w14:textId="77777777" w:rsidR="00BF25B7" w:rsidRPr="00BF25B7" w:rsidRDefault="00BF25B7" w:rsidP="00BF25B7">
      <w:pPr>
        <w:pStyle w:val="Bibliography"/>
        <w:rPr>
          <w:rFonts w:ascii="Calibri" w:hAnsi="Calibri" w:cs="Calibri"/>
        </w:rPr>
      </w:pPr>
      <w:r w:rsidRPr="00BF25B7">
        <w:rPr>
          <w:rFonts w:ascii="Calibri" w:hAnsi="Calibri" w:cs="Calibri"/>
        </w:rPr>
        <w:t>Torres, E., Zeidan, R., 2016. The life-cycle of national development banks: The experience of Brazil’s BNDES. Q. Rev. Econ. Finance, Special Issue: Is there a Brazilian Development “Model”? 62, 97–104. https://doi.org/10.1016/j.qref.2016.07.006</w:t>
      </w:r>
    </w:p>
    <w:p w14:paraId="039750D9" w14:textId="77777777" w:rsidR="00BF25B7" w:rsidRPr="00BF25B7" w:rsidRDefault="00BF25B7" w:rsidP="00BF25B7">
      <w:pPr>
        <w:pStyle w:val="Bibliography"/>
        <w:rPr>
          <w:rFonts w:ascii="Calibri" w:hAnsi="Calibri" w:cs="Calibri"/>
        </w:rPr>
      </w:pPr>
      <w:r w:rsidRPr="00BF25B7">
        <w:rPr>
          <w:rFonts w:ascii="Calibri" w:hAnsi="Calibri" w:cs="Calibri"/>
        </w:rPr>
        <w:t>Tulloch, V.J.D., Turschwell, M.P., Giffin, A.L., Halpern, B.S., Connolly, R., Griffiths, L., Frazer, M., Brown, C.J., 2020. Linking threat maps with management to guide conservation investment. Biol. Conserv. 245, 108527. https://doi.org/10.1016/j.biocon.2020.108527</w:t>
      </w:r>
    </w:p>
    <w:p w14:paraId="5F0538F2" w14:textId="77777777" w:rsidR="00BF25B7" w:rsidRPr="00BF25B7" w:rsidRDefault="00BF25B7" w:rsidP="00BF25B7">
      <w:pPr>
        <w:pStyle w:val="Bibliography"/>
        <w:rPr>
          <w:rFonts w:ascii="Calibri" w:hAnsi="Calibri" w:cs="Calibri"/>
        </w:rPr>
      </w:pPr>
      <w:r w:rsidRPr="00BF25B7">
        <w:rPr>
          <w:rFonts w:ascii="Calibri" w:hAnsi="Calibri" w:cs="Calibri"/>
        </w:rPr>
        <w:t>Utami, N.W.F., Wirawan, I.G.P., Firn, J., Kepakisan, A.N.K., Kusdyana, I.P.G.A., Nicol, S., Carwardine, J., 2020. Prioritizing management strategies to achieve multiple outcomes in a globally significant Indonesian protected area. Conserv. Sci. Pract. 2, e157. https://doi.org/10.1111/csp2.157</w:t>
      </w:r>
    </w:p>
    <w:p w14:paraId="66668AE1" w14:textId="77777777" w:rsidR="00BF25B7" w:rsidRPr="00BF25B7" w:rsidRDefault="00BF25B7" w:rsidP="00BF25B7">
      <w:pPr>
        <w:pStyle w:val="Bibliography"/>
        <w:rPr>
          <w:rFonts w:ascii="Calibri" w:hAnsi="Calibri" w:cs="Calibri"/>
        </w:rPr>
      </w:pPr>
      <w:r w:rsidRPr="00BF25B7">
        <w:rPr>
          <w:rFonts w:ascii="Calibri" w:hAnsi="Calibri" w:cs="Calibri"/>
        </w:rPr>
        <w:t>Waithaka, J., Dudley, N., Alvarez, M., Arguedas Mora, S., Chapman, S., Figgis, P., Fitzsimons, J., Gallon, S., Gray, T.N.E., Kim, M., Pasha, M.K.S., Perkin, S., Roig-Boixeda, P., Sierra, C., Valverde, A., Wong, M., 2021. Impacts of COVID-19 on protected and conserved areas: A global overview and regional perspectives. PARKS 27, 41–56.</w:t>
      </w:r>
    </w:p>
    <w:p w14:paraId="06EADA52" w14:textId="77777777" w:rsidR="00BF25B7" w:rsidRPr="00BF25B7" w:rsidRDefault="00BF25B7" w:rsidP="00BF25B7">
      <w:pPr>
        <w:pStyle w:val="Bibliography"/>
        <w:rPr>
          <w:rFonts w:ascii="Calibri" w:hAnsi="Calibri" w:cs="Calibri"/>
        </w:rPr>
      </w:pPr>
      <w:r w:rsidRPr="00BF25B7">
        <w:rPr>
          <w:rFonts w:ascii="Calibri" w:hAnsi="Calibri" w:cs="Calibri"/>
        </w:rPr>
        <w:t>Waldron, A., Mooers, A.O., Miller, D.C., Nibbelink, N., Redding, D., Kuhn, T.S., Roberts, J.T., Gittleman, J.L., 2013. Targeting global conservation funding to limit immediate biodiversity declines. Proc. Natl. Acad. Sci. 110, 12144–12148. https://doi.org/10.1073/pnas.1221370110</w:t>
      </w:r>
    </w:p>
    <w:p w14:paraId="7AC62393" w14:textId="77777777" w:rsidR="00BF25B7" w:rsidRPr="00BF25B7" w:rsidRDefault="00BF25B7" w:rsidP="00BF25B7">
      <w:pPr>
        <w:pStyle w:val="Bibliography"/>
        <w:rPr>
          <w:rFonts w:ascii="Calibri" w:hAnsi="Calibri" w:cs="Calibri"/>
        </w:rPr>
      </w:pPr>
      <w:r w:rsidRPr="00BF25B7">
        <w:rPr>
          <w:rFonts w:ascii="Calibri" w:hAnsi="Calibri" w:cs="Calibri"/>
        </w:rPr>
        <w:t>Wilson, E.O., 1999. Consilience: The Unity of Knowledge. Vintage Books.</w:t>
      </w:r>
    </w:p>
    <w:p w14:paraId="1E4FA98D" w14:textId="77777777" w:rsidR="00BF25B7" w:rsidRPr="00BF25B7" w:rsidRDefault="00BF25B7" w:rsidP="00BF25B7">
      <w:pPr>
        <w:pStyle w:val="Bibliography"/>
        <w:rPr>
          <w:rFonts w:ascii="Calibri" w:hAnsi="Calibri" w:cs="Calibri"/>
        </w:rPr>
      </w:pPr>
      <w:r w:rsidRPr="00BF25B7">
        <w:rPr>
          <w:rFonts w:ascii="Calibri" w:hAnsi="Calibri" w:cs="Calibri"/>
        </w:rPr>
        <w:t>Wilson, K.A., McBride, M.F., Bode, M., Possingham, H.P., 2006. Prioritizing global conservation efforts. Nature 440, 337–340. https://doi.org/10.1038/nature04366</w:t>
      </w:r>
    </w:p>
    <w:p w14:paraId="71285678" w14:textId="77777777" w:rsidR="00BF25B7" w:rsidRPr="00BF25B7" w:rsidRDefault="00BF25B7" w:rsidP="00BF25B7">
      <w:pPr>
        <w:pStyle w:val="Bibliography"/>
        <w:rPr>
          <w:rFonts w:ascii="Calibri" w:hAnsi="Calibri" w:cs="Calibri"/>
        </w:rPr>
      </w:pPr>
      <w:r w:rsidRPr="00BF25B7">
        <w:rPr>
          <w:rFonts w:ascii="Calibri" w:hAnsi="Calibri" w:cs="Calibri"/>
        </w:rPr>
        <w:t>Wittemyer, G., 2011. Effects of Economic Downturns on Mortality of Wild African Elephants. Conserv. Biol. 25, 1002–1009. https://doi.org/10.1111/j.1523-1739.2011.01713.x</w:t>
      </w:r>
    </w:p>
    <w:p w14:paraId="338A280A" w14:textId="77777777" w:rsidR="00BF25B7" w:rsidRPr="00BF25B7" w:rsidRDefault="00BF25B7" w:rsidP="00BF25B7">
      <w:pPr>
        <w:pStyle w:val="Bibliography"/>
        <w:rPr>
          <w:rFonts w:ascii="Calibri" w:hAnsi="Calibri" w:cs="Calibri"/>
        </w:rPr>
      </w:pPr>
      <w:r w:rsidRPr="00BF25B7">
        <w:rPr>
          <w:rFonts w:ascii="Calibri" w:hAnsi="Calibri" w:cs="Calibri"/>
        </w:rPr>
        <w:t>Wittemyer, G., Elsen, P., Bean, W.T., Burton, A.C.O., Brashares, J.S., 2008. Accelerated Human Population Growth at Protected Area Edges. Science 321, 123–126. https://doi.org/10.1126/science.1158900</w:t>
      </w:r>
    </w:p>
    <w:p w14:paraId="562ED795" w14:textId="77777777" w:rsidR="00BF25B7" w:rsidRPr="00BF25B7" w:rsidRDefault="00BF25B7" w:rsidP="00BF25B7">
      <w:pPr>
        <w:pStyle w:val="Bibliography"/>
        <w:rPr>
          <w:rFonts w:ascii="Calibri" w:hAnsi="Calibri" w:cs="Calibri"/>
        </w:rPr>
      </w:pPr>
      <w:r w:rsidRPr="00BF25B7">
        <w:rPr>
          <w:rFonts w:ascii="Calibri" w:hAnsi="Calibri" w:cs="Calibri"/>
        </w:rPr>
        <w:t>Zheng, H., Robinson, B.E., Liang, Y.-C., Polasky, S., Ma, D.-C., Wang, F.-C., Ruckelshaus, M., Ouyang, Z.-Y., Daily, G.C., 2013. Benefits, costs, and livelihood implications of a regional payment for ecosystem service program. Proc. Natl. Acad. Sci. 110, 16681–16686. https://doi.org/10.1073/pnas.1312324110</w:t>
      </w:r>
    </w:p>
    <w:p w14:paraId="76A166E2" w14:textId="749FD032" w:rsidR="00BF25B7" w:rsidRPr="00BF25B7" w:rsidRDefault="00BF25B7">
      <w:r>
        <w:fldChar w:fldCharType="end"/>
      </w:r>
    </w:p>
    <w:sectPr w:rsidR="00BF25B7" w:rsidRPr="00BF25B7">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Katharine Abernethy" w:date="2022-01-13T11:49:00Z" w:initials="KA">
    <w:p w14:paraId="5F9743BE" w14:textId="3BFBBFD2" w:rsidR="00D53698" w:rsidRDefault="00D53698">
      <w:pPr>
        <w:pStyle w:val="CommentText"/>
      </w:pPr>
      <w:r>
        <w:rPr>
          <w:rStyle w:val="CommentReference"/>
        </w:rPr>
        <w:annotationRef/>
      </w:r>
      <w:r>
        <w:t xml:space="preserve">Does this follow on as a ‘therefore’ from the previous statement? It doesn’t seem to, to me. </w:t>
      </w:r>
    </w:p>
  </w:comment>
  <w:comment w:id="8" w:author="Katharine Abernethy" w:date="2022-01-13T11:51:00Z" w:initials="KA">
    <w:p w14:paraId="43FABB59" w14:textId="168A4342" w:rsidR="00D53698" w:rsidRDefault="00D53698">
      <w:pPr>
        <w:pStyle w:val="CommentText"/>
      </w:pPr>
      <w:r>
        <w:rPr>
          <w:rStyle w:val="CommentReference"/>
        </w:rPr>
        <w:annotationRef/>
      </w:r>
      <w:r>
        <w:t>You haven’t explained that grant-based funding is unstable and non-linear. From outside, there’s no obvious reason it should be</w:t>
      </w:r>
    </w:p>
  </w:comment>
  <w:comment w:id="10" w:author="Katharine Abernethy" w:date="2022-01-13T11:53:00Z" w:initials="KA">
    <w:p w14:paraId="514306BA" w14:textId="1916C5E5" w:rsidR="00D53698" w:rsidRDefault="00D53698">
      <w:pPr>
        <w:pStyle w:val="CommentText"/>
      </w:pPr>
      <w:r>
        <w:rPr>
          <w:rStyle w:val="CommentReference"/>
        </w:rPr>
        <w:annotationRef/>
      </w:r>
      <w:r>
        <w:t>This isn’t the problem so much as the highly competitive nature (because the pot is too small) which means you cannot rely on renewing funding</w:t>
      </w:r>
    </w:p>
  </w:comment>
  <w:comment w:id="12"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3" w:author="Matthew Nuttall" w:date="2021-09-29T14:51:00Z" w:initials="MN">
    <w:p w14:paraId="3C954C41" w14:textId="68D925F9" w:rsidR="003A0878" w:rsidRDefault="006F0A98">
      <w:pPr>
        <w:pStyle w:val="CommentText"/>
      </w:pPr>
      <w:r>
        <w:rPr>
          <w:rStyle w:val="CommentReference"/>
        </w:rPr>
        <w:annotationRef/>
      </w:r>
      <w:r w:rsidR="003A0878">
        <w:t>I have added quite a few more references now.</w:t>
      </w:r>
    </w:p>
    <w:p w14:paraId="6D92C361" w14:textId="77777777" w:rsidR="003A0878" w:rsidRDefault="003A0878">
      <w:pPr>
        <w:pStyle w:val="CommentText"/>
      </w:pPr>
    </w:p>
    <w:p w14:paraId="105A5050" w14:textId="76A89627" w:rsidR="006F0A98" w:rsidRDefault="006F0A98">
      <w:pPr>
        <w:pStyle w:val="CommentText"/>
      </w:pPr>
      <w:r>
        <w:t>I mention the gap in the literature in the first sentence of the paragraph. Do you think I should move it to the end?</w:t>
      </w:r>
    </w:p>
  </w:comment>
  <w:comment w:id="14" w:author="Katharine Abernethy" w:date="2022-01-13T11:54:00Z" w:initials="KA">
    <w:p w14:paraId="19B2B01F" w14:textId="71B03897" w:rsidR="00D53698" w:rsidRDefault="00D53698">
      <w:pPr>
        <w:pStyle w:val="CommentText"/>
      </w:pPr>
      <w:r>
        <w:rPr>
          <w:rStyle w:val="CommentReference"/>
        </w:rPr>
        <w:annotationRef/>
      </w:r>
      <w:r>
        <w:t xml:space="preserve">The budget is abstract from the actual funding received. The result of the granting cycle is an implementation that is disrupted – the budget remains the same, it just isn’t funded. </w:t>
      </w:r>
    </w:p>
  </w:comment>
  <w:comment w:id="15" w:author="Katharine Abernethy" w:date="2022-01-13T11:55:00Z" w:initials="KA">
    <w:p w14:paraId="1526DEF0" w14:textId="771C08F2" w:rsidR="003C1BD9" w:rsidRDefault="003C1BD9">
      <w:pPr>
        <w:pStyle w:val="CommentText"/>
      </w:pPr>
      <w:r>
        <w:rPr>
          <w:rStyle w:val="CommentReference"/>
        </w:rPr>
        <w:annotationRef/>
      </w:r>
      <w:r>
        <w:t xml:space="preserve">Not a ‘therefore’ </w:t>
      </w:r>
      <w:proofErr w:type="gramStart"/>
      <w:r>
        <w:t>Conservations</w:t>
      </w:r>
      <w:proofErr w:type="gramEnd"/>
      <w:r>
        <w:t xml:space="preserve"> organisations remain reliant on grants because they don’t have a business model that is self-sustaining. </w:t>
      </w:r>
    </w:p>
  </w:comment>
  <w:comment w:id="18" w:author="Katharine Abernethy" w:date="2022-01-13T11:59:00Z" w:initials="KA">
    <w:p w14:paraId="1B42FA13" w14:textId="2E40DC66" w:rsidR="003C1BD9" w:rsidRDefault="003C1BD9">
      <w:pPr>
        <w:pStyle w:val="CommentText"/>
      </w:pPr>
      <w:r>
        <w:rPr>
          <w:rStyle w:val="CommentReference"/>
        </w:rPr>
        <w:annotationRef/>
      </w:r>
      <w:r>
        <w:t xml:space="preserve">Herein lies the rub. </w:t>
      </w:r>
      <w:r w:rsidR="000514CA">
        <w:t>They have often chosen to put themselves in this position.</w:t>
      </w:r>
    </w:p>
    <w:p w14:paraId="397F650F" w14:textId="0F8E47FE" w:rsidR="003C1BD9" w:rsidRDefault="003C1BD9">
      <w:pPr>
        <w:pStyle w:val="CommentText"/>
      </w:pPr>
      <w:r>
        <w:t>Look at the</w:t>
      </w:r>
      <w:r w:rsidR="000514CA">
        <w:t xml:space="preserve"> </w:t>
      </w:r>
      <w:r>
        <w:t xml:space="preserve">history of WCS. Small, committed people in highly focussed, </w:t>
      </w:r>
      <w:proofErr w:type="gramStart"/>
      <w:r>
        <w:t>small scale</w:t>
      </w:r>
      <w:proofErr w:type="gramEnd"/>
      <w:r>
        <w:t xml:space="preserve"> projects that were very effective. Funding was relatively reliable, because they stayed largely within their core income from zoo and NY institutions support and applied to private donors who were reliable and committed money in sustainable ways (trusts, legacies etc)</w:t>
      </w:r>
    </w:p>
    <w:p w14:paraId="2A466E3C" w14:textId="77777777" w:rsidR="003C1BD9" w:rsidRDefault="003C1BD9">
      <w:pPr>
        <w:pStyle w:val="CommentText"/>
      </w:pPr>
      <w:r>
        <w:t xml:space="preserve">Wilson review in, I think 2003 changed all that. </w:t>
      </w:r>
    </w:p>
    <w:p w14:paraId="7F60DCE4" w14:textId="17870B30" w:rsidR="003C1BD9" w:rsidRDefault="003C1BD9">
      <w:pPr>
        <w:pStyle w:val="CommentText"/>
      </w:pPr>
      <w:r>
        <w:t xml:space="preserve">Wilson (a business </w:t>
      </w:r>
      <w:proofErr w:type="gramStart"/>
      <w:r>
        <w:t>man)  thought</w:t>
      </w:r>
      <w:proofErr w:type="gramEnd"/>
      <w:r>
        <w:t xml:space="preserve"> they didn’t have enough ‘global influence’ to compete with WWF. The fact that they even thought it was a competition should have been a red flag. </w:t>
      </w:r>
    </w:p>
    <w:p w14:paraId="388BE423" w14:textId="77777777" w:rsidR="003C1BD9" w:rsidRDefault="003C1BD9">
      <w:pPr>
        <w:pStyle w:val="CommentText"/>
      </w:pPr>
      <w:r>
        <w:t xml:space="preserve">So, heavy investment in central services to run a bigger programme. Costs escalate with no increase in impact in the field. Private ‘angel’ donors don’t want to pay for that, they don’t want to pay for global influence, they want a single site they know and love. </w:t>
      </w:r>
    </w:p>
    <w:p w14:paraId="286E65F6" w14:textId="77777777" w:rsidR="000514CA" w:rsidRDefault="000514CA">
      <w:pPr>
        <w:pStyle w:val="CommentText"/>
      </w:pPr>
      <w:proofErr w:type="gramStart"/>
      <w:r>
        <w:t>So</w:t>
      </w:r>
      <w:proofErr w:type="gramEnd"/>
      <w:r>
        <w:t xml:space="preserve"> then they become slaves to the grant cycle in a way they never were before. Then their ‘global influence’ is ceded to the donors’ vision and WCS become a vehicle in removing sovereignty in conservation strategy from their developing country partners, rather than supporting it. </w:t>
      </w:r>
    </w:p>
    <w:p w14:paraId="162E1E55" w14:textId="77777777" w:rsidR="000514CA" w:rsidRDefault="000514CA">
      <w:pPr>
        <w:pStyle w:val="CommentText"/>
      </w:pPr>
      <w:r>
        <w:t xml:space="preserve">And where are we now? </w:t>
      </w:r>
    </w:p>
    <w:p w14:paraId="1B4022F6" w14:textId="77777777" w:rsidR="000514CA" w:rsidRDefault="000514CA">
      <w:pPr>
        <w:pStyle w:val="CommentText"/>
      </w:pPr>
      <w:r>
        <w:t>Is WCS a global influence?  No</w:t>
      </w:r>
    </w:p>
    <w:p w14:paraId="5EB191C8" w14:textId="0F776B33" w:rsidR="000514CA" w:rsidRDefault="000514CA">
      <w:pPr>
        <w:pStyle w:val="CommentText"/>
      </w:pPr>
      <w:r>
        <w:t xml:space="preserve">Are the special individuals it </w:t>
      </w:r>
      <w:proofErr w:type="spellStart"/>
      <w:proofErr w:type="gramStart"/>
      <w:r>
        <w:t>wasprevious</w:t>
      </w:r>
      <w:proofErr w:type="spellEnd"/>
      <w:r>
        <w:t xml:space="preserve">  supporting</w:t>
      </w:r>
      <w:proofErr w:type="gramEnd"/>
      <w:r>
        <w:t xml:space="preserve"> sustainably still influencing conservation agenda – often through direct influence of the donor perception of where funds should go? Yes. </w:t>
      </w:r>
    </w:p>
    <w:p w14:paraId="0CC3B312" w14:textId="331F9C07" w:rsidR="000514CA" w:rsidRDefault="000514CA">
      <w:pPr>
        <w:pStyle w:val="CommentText"/>
      </w:pPr>
    </w:p>
  </w:comment>
  <w:comment w:id="19" w:author="Katharine Abernethy" w:date="2022-01-13T12:06:00Z" w:initials="KA">
    <w:p w14:paraId="036B9962" w14:textId="278C3088" w:rsidR="000514CA" w:rsidRDefault="000514CA">
      <w:pPr>
        <w:pStyle w:val="CommentText"/>
      </w:pPr>
      <w:r>
        <w:rPr>
          <w:rStyle w:val="CommentReference"/>
        </w:rPr>
        <w:annotationRef/>
      </w:r>
      <w:r>
        <w:t xml:space="preserve">Only if the donor requires such – again a relatively recent paradigm. Wasn’t a burden even 30 years ago, you just got money and trusted with it. </w:t>
      </w:r>
    </w:p>
  </w:comment>
  <w:comment w:id="20" w:author="Katharine Abernethy" w:date="2022-01-13T12:07:00Z" w:initials="KA">
    <w:p w14:paraId="384C0957" w14:textId="2EB6F487" w:rsidR="000514CA" w:rsidRDefault="000514CA">
      <w:pPr>
        <w:pStyle w:val="CommentText"/>
      </w:pPr>
      <w:r>
        <w:rPr>
          <w:rStyle w:val="CommentReference"/>
        </w:rPr>
        <w:annotationRef/>
      </w:r>
      <w:r>
        <w:t>Not typical conservation donors – these are development donors who greenwash</w:t>
      </w:r>
    </w:p>
  </w:comment>
  <w:comment w:id="21" w:author="Katharine Abernethy" w:date="2022-01-13T12:08:00Z" w:initials="KA">
    <w:p w14:paraId="3BC48690" w14:textId="2515B508" w:rsidR="00FB1312" w:rsidRDefault="00FB1312">
      <w:pPr>
        <w:pStyle w:val="CommentText"/>
      </w:pPr>
      <w:r>
        <w:rPr>
          <w:rStyle w:val="CommentReference"/>
        </w:rPr>
        <w:annotationRef/>
      </w:r>
      <w:r>
        <w:t>Yes, that is a weird and dreadful model based on mistrust of recipients. Needs to stop.</w:t>
      </w:r>
    </w:p>
  </w:comment>
  <w:comment w:id="23" w:author="Matthew Nuttall" w:date="2021-10-08T11:46:00Z" w:initials="MN">
    <w:p w14:paraId="3DCC86CB" w14:textId="7A0F4D36" w:rsidR="004F2133" w:rsidRDefault="004F2133">
      <w:pPr>
        <w:pStyle w:val="CommentText"/>
      </w:pPr>
      <w:r>
        <w:rPr>
          <w:rStyle w:val="CommentReference"/>
        </w:rPr>
        <w:annotationRef/>
      </w:r>
      <w:r>
        <w:t>New sentence based on Nils’ comment below</w:t>
      </w:r>
    </w:p>
  </w:comment>
  <w:comment w:id="39" w:author="Matthew Nuttall" w:date="2021-10-08T11:54:00Z" w:initials="MN">
    <w:p w14:paraId="3AF3E295" w14:textId="3139F130" w:rsidR="00C2025A" w:rsidRDefault="00C2025A">
      <w:pPr>
        <w:pStyle w:val="CommentText"/>
      </w:pPr>
      <w:r>
        <w:rPr>
          <w:rStyle w:val="CommentReference"/>
        </w:rPr>
        <w:annotationRef/>
      </w:r>
      <w:r>
        <w:t>New sentence based on Nils’ comments below</w:t>
      </w:r>
    </w:p>
  </w:comment>
  <w:comment w:id="40" w:author="Katharine Abernethy" w:date="2022-01-13T12:15:00Z" w:initials="KA">
    <w:p w14:paraId="12960BE4" w14:textId="77777777" w:rsidR="00256AC1" w:rsidRDefault="00256AC1">
      <w:pPr>
        <w:pStyle w:val="CommentText"/>
      </w:pPr>
      <w:r>
        <w:rPr>
          <w:rStyle w:val="CommentReference"/>
        </w:rPr>
        <w:annotationRef/>
      </w:r>
      <w:r>
        <w:t xml:space="preserve">Look at the Phinda development in South Africa by Conservation Corporation. I’ll see if I can find literature. </w:t>
      </w:r>
    </w:p>
    <w:p w14:paraId="0DFFD108" w14:textId="77777777" w:rsidR="00256AC1" w:rsidRDefault="00256AC1">
      <w:pPr>
        <w:pStyle w:val="CommentText"/>
      </w:pPr>
      <w:r>
        <w:t xml:space="preserve">The way Costa Rica developed also insightful. </w:t>
      </w:r>
    </w:p>
    <w:p w14:paraId="391E7E1D" w14:textId="77777777" w:rsidR="00256AC1" w:rsidRDefault="00256AC1">
      <w:pPr>
        <w:pStyle w:val="CommentText"/>
      </w:pPr>
      <w:r>
        <w:t>South Korean land reform.</w:t>
      </w:r>
    </w:p>
    <w:p w14:paraId="0A448BF2" w14:textId="1405F09D" w:rsidR="00256AC1" w:rsidRDefault="003A1DDB">
      <w:pPr>
        <w:pStyle w:val="CommentText"/>
      </w:pPr>
      <w:hyperlink r:id="rId1" w:history="1">
        <w:r w:rsidR="00256AC1" w:rsidRPr="00DC407B">
          <w:rPr>
            <w:rStyle w:val="Hyperlink"/>
          </w:rPr>
          <w:t>https://www.iucn.org/sites/dev/files/content/documents/cem_2020_-_transformative_conservation.pdf</w:t>
        </w:r>
      </w:hyperlink>
    </w:p>
    <w:p w14:paraId="42EC7D18" w14:textId="44512CDD" w:rsidR="00256AC1" w:rsidRDefault="00256AC1">
      <w:pPr>
        <w:pStyle w:val="CommentText"/>
      </w:pPr>
    </w:p>
    <w:p w14:paraId="7932F219" w14:textId="2625828D" w:rsidR="00256AC1" w:rsidRDefault="003A1DDB">
      <w:pPr>
        <w:pStyle w:val="CommentText"/>
      </w:pPr>
      <w:hyperlink r:id="rId2" w:history="1">
        <w:r w:rsidR="00256AC1" w:rsidRPr="00DC407B">
          <w:rPr>
            <w:rStyle w:val="Hyperlink"/>
          </w:rPr>
          <w:t>https://www.sciencedirect.com/science/article/pii/S2212041617302838?casa_token=nVBxTW8oGWMAAAAA:FMz7b625U-WJ4xcpdf-Yi-fRfoBs-s5RKspI1rXrC9aqo0t2y6BdGRiEFaVYbcnvIBykt-sroiU</w:t>
        </w:r>
      </w:hyperlink>
    </w:p>
    <w:p w14:paraId="14A40DD9" w14:textId="296428B3" w:rsidR="00256AC1" w:rsidRDefault="00256AC1">
      <w:pPr>
        <w:pStyle w:val="CommentText"/>
      </w:pPr>
    </w:p>
    <w:p w14:paraId="027A27FC" w14:textId="77777777" w:rsidR="00256AC1" w:rsidRDefault="00256AC1">
      <w:pPr>
        <w:pStyle w:val="CommentText"/>
      </w:pPr>
    </w:p>
    <w:p w14:paraId="3B6406ED" w14:textId="1D88201C" w:rsidR="00256AC1" w:rsidRDefault="00256AC1">
      <w:pPr>
        <w:pStyle w:val="CommentText"/>
      </w:pPr>
    </w:p>
  </w:comment>
  <w:comment w:id="51"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52" w:author="Matthew Nuttall" w:date="2021-10-08T12:00:00Z" w:initials="MN">
    <w:p w14:paraId="16E68F96" w14:textId="6B8A8B17" w:rsidR="00C2025A" w:rsidRDefault="00C2025A">
      <w:pPr>
        <w:pStyle w:val="CommentText"/>
      </w:pPr>
      <w:r>
        <w:rPr>
          <w:rStyle w:val="CommentReference"/>
        </w:rPr>
        <w:annotationRef/>
      </w:r>
      <w:r>
        <w:t xml:space="preserve">I have added a couple of sentences to a couple of the paragraphs above (I’ve commented on them so you can find them), pointing out the lack of research in those areas. I have not done it for the other paragraphs as they have got some form of statement about the lack of research or the knowledge gaps already, just not perhaps at the end of the paragraph. If you think </w:t>
      </w:r>
      <w:r w:rsidR="00BC3488">
        <w:t>they need to be at the end of the paragraphs, I can try and restructure the paragraphs</w:t>
      </w:r>
    </w:p>
  </w:comment>
  <w:comment w:id="55" w:author="Matthew Nuttall" w:date="2021-10-08T14:45:00Z" w:initials="MN">
    <w:p w14:paraId="0F96F45E" w14:textId="1EB7E087" w:rsidR="00421EF3" w:rsidRDefault="00421EF3">
      <w:pPr>
        <w:pStyle w:val="CommentText"/>
      </w:pPr>
      <w:r>
        <w:rPr>
          <w:rStyle w:val="CommentReference"/>
        </w:rPr>
        <w:annotationRef/>
      </w:r>
      <w:r>
        <w:t>Is this better Brad?</w:t>
      </w:r>
    </w:p>
  </w:comment>
  <w:comment w:id="56" w:author="Katharine Abernethy" w:date="2022-01-13T12:28:00Z" w:initials="KA">
    <w:p w14:paraId="1BDCF846" w14:textId="4D72B5AC" w:rsidR="00115188" w:rsidRDefault="00115188">
      <w:pPr>
        <w:pStyle w:val="CommentText"/>
      </w:pPr>
      <w:r>
        <w:rPr>
          <w:rStyle w:val="CommentReference"/>
        </w:rPr>
        <w:annotationRef/>
      </w:r>
      <w:r>
        <w:t xml:space="preserve">What on earth does that mean?? </w:t>
      </w:r>
    </w:p>
  </w:comment>
  <w:comment w:id="57" w:author="Katharine Abernethy" w:date="2022-01-13T12:29:00Z" w:initials="KA">
    <w:p w14:paraId="3DD916C8" w14:textId="24592F19" w:rsidR="00115188" w:rsidRDefault="00115188">
      <w:pPr>
        <w:pStyle w:val="CommentText"/>
      </w:pPr>
      <w:r>
        <w:rPr>
          <w:rStyle w:val="CommentReference"/>
        </w:rPr>
        <w:annotationRef/>
      </w:r>
      <w:r>
        <w:t xml:space="preserve">Genetically, fitness would be measured as success in passing on genes to the next generation – what is the measure of fitness here? What is a high fitness strategy? </w:t>
      </w:r>
    </w:p>
  </w:comment>
  <w:comment w:id="58" w:author="Katharine Abernethy" w:date="2022-01-13T12:31:00Z" w:initials="KA">
    <w:p w14:paraId="794C89E7" w14:textId="148AB6BC" w:rsidR="00115188" w:rsidRDefault="00115188">
      <w:pPr>
        <w:pStyle w:val="CommentText"/>
      </w:pPr>
      <w:r>
        <w:rPr>
          <w:rStyle w:val="CommentReference"/>
        </w:rPr>
        <w:annotationRef/>
      </w:r>
      <w:proofErr w:type="gramStart"/>
      <w:r>
        <w:t>So</w:t>
      </w:r>
      <w:proofErr w:type="gramEnd"/>
      <w:r>
        <w:t xml:space="preserve"> do the users stay ‘in the game’ calling the GA once the manager has stopped calling it? </w:t>
      </w:r>
    </w:p>
  </w:comment>
  <w:comment w:id="59" w:author="Katharine Abernethy" w:date="2022-01-13T12:33:00Z" w:initials="KA">
    <w:p w14:paraId="35B3B21E" w14:textId="0B39E449" w:rsidR="009910B9" w:rsidRDefault="009910B9">
      <w:pPr>
        <w:pStyle w:val="CommentText"/>
      </w:pPr>
      <w:r>
        <w:rPr>
          <w:rStyle w:val="CommentReference"/>
        </w:rPr>
        <w:annotationRef/>
      </w:r>
      <w:r>
        <w:t xml:space="preserve">Increasing human population? How did the user pop grow? </w:t>
      </w:r>
      <w:r w:rsidR="00EE03AC">
        <w:t>q</w:t>
      </w:r>
    </w:p>
  </w:comment>
  <w:comment w:id="62"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xml:space="preserve">’, I think you need to be explicit about what is being summed. E.g., for the sum on the bottom, \sum_{i = 1}^{N} x_{i} (let me know if you want me to write this out and put it in an image, but you can see with it looks like with </w:t>
      </w:r>
      <w:hyperlink r:id="rId3"/>
      <w:r>
        <w:rPr>
          <w:rFonts w:ascii="Calibri" w:hAnsi="Calibri"/>
          <w:sz w:val="20"/>
        </w:rPr>
        <w:t xml:space="preserve"> </w:t>
      </w:r>
    </w:p>
  </w:comment>
  <w:comment w:id="63" w:author="Matthew Nuttall" w:date="2021-10-11T09:23:00Z" w:initials="MN">
    <w:p w14:paraId="6E7ABB4D" w14:textId="3142ABB1" w:rsidR="006668D0" w:rsidRDefault="006668D0">
      <w:pPr>
        <w:pStyle w:val="CommentText"/>
      </w:pPr>
      <w:r>
        <w:rPr>
          <w:rStyle w:val="CommentReference"/>
        </w:rPr>
        <w:annotationRef/>
      </w:r>
      <w:r>
        <w:t>Equation edited. Is this correct now Brad?</w:t>
      </w:r>
    </w:p>
  </w:comment>
  <w:comment w:id="64"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65" w:author="Matthew Nuttall" w:date="2021-10-08T16:44:00Z" w:initials="MN">
    <w:p w14:paraId="69339FCF" w14:textId="6C7D5AB2" w:rsidR="00D24518" w:rsidRDefault="00D24518">
      <w:pPr>
        <w:pStyle w:val="CommentText"/>
      </w:pPr>
      <w:r>
        <w:rPr>
          <w:rStyle w:val="CommentReference"/>
        </w:rPr>
        <w:annotationRef/>
      </w:r>
      <w:r>
        <w:t>Not all of them had increasing fe</w:t>
      </w:r>
      <w:r w:rsidR="00462612">
        <w:t>l</w:t>
      </w:r>
      <w:r>
        <w:t>ling counts. For example, scenario 2 had a decreasing count of felling actions, and scenario 3 has a fluctuating count of felling actions (see Figure 5)</w:t>
      </w:r>
    </w:p>
  </w:comment>
  <w:comment w:id="66" w:author="Katharine Abernethy" w:date="2022-01-13T12:47:00Z" w:initials="KA">
    <w:p w14:paraId="65BDDA24" w14:textId="77777777" w:rsidR="009558F3" w:rsidRDefault="009558F3">
      <w:pPr>
        <w:pStyle w:val="CommentText"/>
      </w:pPr>
      <w:r>
        <w:rPr>
          <w:rStyle w:val="CommentReference"/>
        </w:rPr>
        <w:annotationRef/>
      </w:r>
      <w:r>
        <w:t xml:space="preserve">I would start the discussion with a simple recap of your findings. </w:t>
      </w:r>
    </w:p>
    <w:p w14:paraId="509F6871" w14:textId="707582B1" w:rsidR="009558F3" w:rsidRDefault="009558F3">
      <w:pPr>
        <w:pStyle w:val="CommentText"/>
      </w:pPr>
      <w:r>
        <w:t xml:space="preserve">Our model </w:t>
      </w:r>
      <w:r w:rsidR="00B61E9C">
        <w:t>predicts that a manager who has a reliable budget which covers a large proportion of core costs over many years is more likely to have good conservation outcomes that a manager who has periods of insufficient funding, even if at other times their budget is relatively high.</w:t>
      </w:r>
    </w:p>
  </w:comment>
  <w:comment w:id="67" w:author="Katharine Abernethy" w:date="2022-01-13T12:47:00Z" w:initials="KA">
    <w:p w14:paraId="3DADDFE7" w14:textId="7D759FE4" w:rsidR="009558F3" w:rsidRDefault="009558F3">
      <w:pPr>
        <w:pStyle w:val="CommentText"/>
      </w:pPr>
      <w:r>
        <w:rPr>
          <w:rStyle w:val="CommentReference"/>
        </w:rPr>
        <w:annotationRef/>
      </w:r>
      <w:r>
        <w:t>Under current drivers</w:t>
      </w:r>
    </w:p>
  </w:comment>
  <w:comment w:id="69" w:author="Katharine Abernethy" w:date="2022-01-13T12:52:00Z" w:initials="KA">
    <w:p w14:paraId="5A916292" w14:textId="3E661D53" w:rsidR="00B61E9C" w:rsidRDefault="00B61E9C">
      <w:pPr>
        <w:pStyle w:val="CommentText"/>
      </w:pPr>
      <w:r>
        <w:rPr>
          <w:rStyle w:val="CommentReference"/>
        </w:rPr>
        <w:annotationRef/>
      </w:r>
      <w:r>
        <w:t>Something like this should also go up top</w:t>
      </w:r>
    </w:p>
  </w:comment>
  <w:comment w:id="70" w:author="Nils Bunnefeld" w:date="2021-09-23T10:38:00Z" w:initials="NB">
    <w:p w14:paraId="51D97AB3" w14:textId="77777777" w:rsidR="0089199E" w:rsidRDefault="0089199E">
      <w:pPr>
        <w:pStyle w:val="CommentText"/>
      </w:pPr>
      <w:r>
        <w:rPr>
          <w:rStyle w:val="CommentReference"/>
        </w:rPr>
        <w:annotationRef/>
      </w:r>
      <w:proofErr w:type="spellStart"/>
      <w:r>
        <w:t>Id</w:t>
      </w:r>
      <w:proofErr w:type="spellEnd"/>
      <w:r>
        <w:t xml:space="preserve"> there are no references that back this up, not even in the grey literature, then this is </w:t>
      </w:r>
      <w:proofErr w:type="gramStart"/>
      <w:r>
        <w:t>pretty novel</w:t>
      </w:r>
      <w:proofErr w:type="gramEnd"/>
      <w:r>
        <w:t xml:space="preserve">.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71" w:author="Matthew Nuttall" w:date="2021-10-11T09:49:00Z" w:initials="MN">
    <w:p w14:paraId="200D4505" w14:textId="52399A0E" w:rsidR="00462612" w:rsidRDefault="00462612">
      <w:pPr>
        <w:pStyle w:val="CommentText"/>
      </w:pPr>
      <w:r>
        <w:rPr>
          <w:rStyle w:val="CommentReference"/>
        </w:rPr>
        <w:annotationRef/>
      </w:r>
      <w:r>
        <w:t xml:space="preserve">I assume you’re talking about the general messages from the whole </w:t>
      </w:r>
      <w:proofErr w:type="gramStart"/>
      <w:r>
        <w:t>paragraph?</w:t>
      </w:r>
      <w:proofErr w:type="gramEnd"/>
      <w:r>
        <w:t xml:space="preserve"> If so, then I genuinely can’t find any references that say this. </w:t>
      </w:r>
      <w:r w:rsidR="007853F1">
        <w:t xml:space="preserve">I have found one book chapter (see next comment below) that discusses the negative aspects of the short-term project cycles, and </w:t>
      </w:r>
      <w:r>
        <w:t xml:space="preserve">I have found refs about how decreases in funding are bad (added to the intro), but nothing as explicit as this, where the effect of grant cycles is </w:t>
      </w:r>
      <w:proofErr w:type="gramStart"/>
      <w:r w:rsidR="007853F1">
        <w:t>actually investigated</w:t>
      </w:r>
      <w:proofErr w:type="gramEnd"/>
      <w:r>
        <w:t xml:space="preserve"> or the comparison between different funding strategies. If others know of any references that would be awesome. If not, perhaps I can add a sentence or two, as you suggest, saying something like “It is likely that these effects are known within the conservation community but to our knowledge these have never been published…etc.”</w:t>
      </w:r>
    </w:p>
  </w:comment>
  <w:comment w:id="72" w:author="Katharine Abernethy" w:date="2022-01-13T12:53:00Z" w:initials="KA">
    <w:p w14:paraId="2B4A524E" w14:textId="3891B492" w:rsidR="0074785F" w:rsidRDefault="0074785F">
      <w:pPr>
        <w:pStyle w:val="CommentText"/>
      </w:pPr>
      <w:r>
        <w:rPr>
          <w:rStyle w:val="CommentReference"/>
        </w:rPr>
        <w:annotationRef/>
      </w:r>
      <w:r>
        <w:t xml:space="preserve">I don’t know of anything that explicitly models funding cycles. I think – as per my first comment above – </w:t>
      </w:r>
      <w:proofErr w:type="gramStart"/>
      <w:r>
        <w:t>that managers</w:t>
      </w:r>
      <w:proofErr w:type="gramEnd"/>
      <w:r>
        <w:t xml:space="preserve"> on the ground know that a stable core budget is the thing they need most, but I don’t think it’s been expressed in a model like this. </w:t>
      </w:r>
    </w:p>
  </w:comment>
  <w:comment w:id="73" w:author="Matthew Nuttall" w:date="2021-10-14T10:28:00Z" w:initials="MN">
    <w:p w14:paraId="34C3F580" w14:textId="03591DA5" w:rsidR="00B81406" w:rsidRDefault="00B81406">
      <w:pPr>
        <w:pStyle w:val="CommentText"/>
      </w:pPr>
      <w:r>
        <w:rPr>
          <w:rStyle w:val="CommentReference"/>
        </w:rPr>
        <w:annotationRef/>
      </w:r>
      <w:r>
        <w:t>This is the only reference I have found so far that talks about short-term projects / funding cycles and their effect on conservation programmes. But it is not an empirical study, it is a book chapter</w:t>
      </w:r>
    </w:p>
  </w:comment>
  <w:comment w:id="74" w:author="Matthew Nuttall" w:date="2021-10-08T17:08:00Z" w:initials="MN">
    <w:p w14:paraId="23F465F8" w14:textId="35596D75" w:rsidR="00173C07" w:rsidRDefault="00173C07">
      <w:pPr>
        <w:pStyle w:val="CommentText"/>
      </w:pPr>
      <w:r>
        <w:rPr>
          <w:rStyle w:val="CommentReference"/>
        </w:rPr>
        <w:annotationRef/>
      </w:r>
      <w:r>
        <w:t xml:space="preserve">Added this caveat about assumptions about timescales as Brad suggested. I wonder whether I </w:t>
      </w:r>
      <w:proofErr w:type="gramStart"/>
      <w:r>
        <w:t>actually need</w:t>
      </w:r>
      <w:proofErr w:type="gramEnd"/>
      <w:r>
        <w:t xml:space="preserve"> an entire paragraph about assumptions, as simulation studies like this that simplify a system so much make a bunch of assumptions. Should I be more explicit about the major ones in a dedicated paragraph?</w:t>
      </w:r>
    </w:p>
  </w:comment>
  <w:comment w:id="75" w:author="Katharine Abernethy" w:date="2022-01-13T12:55:00Z" w:initials="KA">
    <w:p w14:paraId="235552E4" w14:textId="4AF50EDF" w:rsidR="0074785F" w:rsidRDefault="0074785F">
      <w:pPr>
        <w:pStyle w:val="CommentText"/>
      </w:pPr>
      <w:r>
        <w:rPr>
          <w:rStyle w:val="CommentReference"/>
        </w:rPr>
        <w:annotationRef/>
      </w:r>
      <w:r>
        <w:t>I think this is fine, otherwise you spiral off into a lot of speculation</w:t>
      </w:r>
    </w:p>
  </w:comment>
  <w:comment w:id="76" w:author="Katharine Abernethy" w:date="2022-01-13T12:57:00Z" w:initials="KA">
    <w:p w14:paraId="0B978746" w14:textId="6BE5D41D" w:rsidR="0074785F" w:rsidRDefault="0074785F">
      <w:pPr>
        <w:pStyle w:val="CommentText"/>
      </w:pPr>
      <w:r>
        <w:rPr>
          <w:rStyle w:val="CommentReference"/>
        </w:rPr>
        <w:annotationRef/>
      </w:r>
      <w:r>
        <w:t>And crucially, after 50 years, they never do better than scenario 1</w:t>
      </w:r>
    </w:p>
  </w:comment>
  <w:comment w:id="77"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78" w:author="Matthew Nuttall" w:date="2021-10-11T14:51:00Z" w:initials="MN">
    <w:p w14:paraId="6E7D5FC9" w14:textId="02573151" w:rsidR="00622F30" w:rsidRDefault="00622F30">
      <w:pPr>
        <w:pStyle w:val="CommentText"/>
      </w:pPr>
      <w:r>
        <w:rPr>
          <w:rStyle w:val="CommentReference"/>
        </w:rPr>
        <w:annotationRef/>
      </w:r>
      <w:r>
        <w:t>Added a bunch of refs to these two paragraphs. I can’t find a reference for this final sentence though….!?</w:t>
      </w:r>
    </w:p>
  </w:comment>
  <w:comment w:id="90" w:author="Katharine Abernethy" w:date="2022-01-13T13:03:00Z" w:initials="KA">
    <w:p w14:paraId="222470CE" w14:textId="28A3B939" w:rsidR="00F0154B" w:rsidRDefault="00F0154B">
      <w:pPr>
        <w:pStyle w:val="CommentText"/>
      </w:pPr>
      <w:r>
        <w:rPr>
          <w:rStyle w:val="CommentReference"/>
        </w:rPr>
        <w:annotationRef/>
      </w:r>
      <w:r>
        <w:t xml:space="preserve">But these funds all continue to operate the </w:t>
      </w:r>
      <w:proofErr w:type="gramStart"/>
      <w:r>
        <w:t>boom and bust</w:t>
      </w:r>
      <w:proofErr w:type="gramEnd"/>
      <w:r>
        <w:t xml:space="preserve"> grant cycle model – they have bigger grants and longer cycles, but over time that won’t change an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9743BE" w15:done="0"/>
  <w15:commentEx w15:paraId="43FABB59" w15:done="0"/>
  <w15:commentEx w15:paraId="514306BA" w15:done="0"/>
  <w15:commentEx w15:paraId="61F493C1" w15:done="0"/>
  <w15:commentEx w15:paraId="105A5050" w15:paraIdParent="61F493C1" w15:done="0"/>
  <w15:commentEx w15:paraId="19B2B01F" w15:done="0"/>
  <w15:commentEx w15:paraId="1526DEF0" w15:done="0"/>
  <w15:commentEx w15:paraId="0CC3B312" w15:done="0"/>
  <w15:commentEx w15:paraId="036B9962" w15:done="0"/>
  <w15:commentEx w15:paraId="384C0957" w15:done="0"/>
  <w15:commentEx w15:paraId="3BC48690" w15:done="0"/>
  <w15:commentEx w15:paraId="3DCC86CB" w15:done="0"/>
  <w15:commentEx w15:paraId="3AF3E295" w15:done="0"/>
  <w15:commentEx w15:paraId="3B6406ED" w15:done="0"/>
  <w15:commentEx w15:paraId="031BE8CD" w15:done="0"/>
  <w15:commentEx w15:paraId="16E68F96" w15:paraIdParent="031BE8CD" w15:done="0"/>
  <w15:commentEx w15:paraId="0F96F45E" w15:done="0"/>
  <w15:commentEx w15:paraId="1BDCF846" w15:done="0"/>
  <w15:commentEx w15:paraId="3DD916C8" w15:done="0"/>
  <w15:commentEx w15:paraId="794C89E7" w15:done="0"/>
  <w15:commentEx w15:paraId="35B3B21E" w15:done="0"/>
  <w15:commentEx w15:paraId="42B689DE" w15:done="0"/>
  <w15:commentEx w15:paraId="6E7ABB4D" w15:paraIdParent="42B689DE" w15:done="0"/>
  <w15:commentEx w15:paraId="19D629C5" w15:done="0"/>
  <w15:commentEx w15:paraId="69339FCF" w15:paraIdParent="19D629C5" w15:done="0"/>
  <w15:commentEx w15:paraId="509F6871" w15:done="0"/>
  <w15:commentEx w15:paraId="3DADDFE7" w15:done="0"/>
  <w15:commentEx w15:paraId="5A916292" w15:done="0"/>
  <w15:commentEx w15:paraId="2A5C23D3" w15:done="0"/>
  <w15:commentEx w15:paraId="200D4505" w15:paraIdParent="2A5C23D3" w15:done="0"/>
  <w15:commentEx w15:paraId="2B4A524E" w15:paraIdParent="2A5C23D3" w15:done="0"/>
  <w15:commentEx w15:paraId="34C3F580" w15:done="0"/>
  <w15:commentEx w15:paraId="23F465F8" w15:done="0"/>
  <w15:commentEx w15:paraId="235552E4" w15:paraIdParent="23F465F8" w15:done="0"/>
  <w15:commentEx w15:paraId="0B978746" w15:done="0"/>
  <w15:commentEx w15:paraId="3CABF189" w15:done="0"/>
  <w15:commentEx w15:paraId="6E7D5FC9" w15:paraIdParent="3CABF189" w15:done="0"/>
  <w15:commentEx w15:paraId="222470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9062" w16cex:dateUtc="2022-01-13T11:49:00Z"/>
  <w16cex:commentExtensible w16cex:durableId="258A90C9" w16cex:dateUtc="2022-01-13T11:51:00Z"/>
  <w16cex:commentExtensible w16cex:durableId="258A9128" w16cex:dateUtc="2022-01-13T11:53:00Z"/>
  <w16cex:commentExtensible w16cex:durableId="24F6D0D6" w16cex:dateUtc="2021-09-23T09:09:00Z"/>
  <w16cex:commentExtensible w16cex:durableId="24FEFBF2" w16cex:dateUtc="2021-09-29T13:51:00Z"/>
  <w16cex:commentExtensible w16cex:durableId="258A916B" w16cex:dateUtc="2022-01-13T11:54:00Z"/>
  <w16cex:commentExtensible w16cex:durableId="258A91BE" w16cex:dateUtc="2022-01-13T11:55:00Z"/>
  <w16cex:commentExtensible w16cex:durableId="258A9294" w16cex:dateUtc="2022-01-13T11:59:00Z"/>
  <w16cex:commentExtensible w16cex:durableId="258A943F" w16cex:dateUtc="2022-01-13T12:06:00Z"/>
  <w16cex:commentExtensible w16cex:durableId="258A947B" w16cex:dateUtc="2022-01-13T12:07:00Z"/>
  <w16cex:commentExtensible w16cex:durableId="258A94B7" w16cex:dateUtc="2022-01-13T12:08:00Z"/>
  <w16cex:commentExtensible w16cex:durableId="250AAE2E" w16cex:dateUtc="2021-10-08T10:46:00Z"/>
  <w16cex:commentExtensible w16cex:durableId="250AAFFD" w16cex:dateUtc="2021-10-08T10:54:00Z"/>
  <w16cex:commentExtensible w16cex:durableId="258A964E" w16cex:dateUtc="2022-01-13T12:15:00Z"/>
  <w16cex:commentExtensible w16cex:durableId="24F6D1D4" w16cex:dateUtc="2021-09-23T09:13:00Z"/>
  <w16cex:commentExtensible w16cex:durableId="250AB141" w16cex:dateUtc="2021-10-08T11:00:00Z"/>
  <w16cex:commentExtensible w16cex:durableId="250AD801" w16cex:dateUtc="2021-10-08T13:45:00Z"/>
  <w16cex:commentExtensible w16cex:durableId="258A997F" w16cex:dateUtc="2022-01-13T12:28:00Z"/>
  <w16cex:commentExtensible w16cex:durableId="258A99A6" w16cex:dateUtc="2022-01-13T12:29:00Z"/>
  <w16cex:commentExtensible w16cex:durableId="258A9A15" w16cex:dateUtc="2022-01-13T12:31:00Z"/>
  <w16cex:commentExtensible w16cex:durableId="258A9AAF" w16cex:dateUtc="2022-01-13T12:33:00Z"/>
  <w16cex:commentExtensible w16cex:durableId="24F6D030" w16cex:dateUtc="2021-09-22T22:14:00Z"/>
  <w16cex:commentExtensible w16cex:durableId="250E8115" w16cex:dateUtc="2021-10-11T08:23:00Z"/>
  <w16cex:commentExtensible w16cex:durableId="24F6D033" w16cex:dateUtc="2021-09-22T22:23:00Z"/>
  <w16cex:commentExtensible w16cex:durableId="250AF3D2" w16cex:dateUtc="2021-10-08T15:44:00Z"/>
  <w16cex:commentExtensible w16cex:durableId="258A9DE5" w16cex:dateUtc="2022-01-13T12:47:00Z"/>
  <w16cex:commentExtensible w16cex:durableId="258A9DD5" w16cex:dateUtc="2022-01-13T12:47:00Z"/>
  <w16cex:commentExtensible w16cex:durableId="258A9EF6" w16cex:dateUtc="2022-01-13T12:52:00Z"/>
  <w16cex:commentExtensible w16cex:durableId="24F6D79A" w16cex:dateUtc="2021-09-23T09:38:00Z"/>
  <w16cex:commentExtensible w16cex:durableId="250E8742" w16cex:dateUtc="2021-10-11T08:49:00Z"/>
  <w16cex:commentExtensible w16cex:durableId="258A9F64" w16cex:dateUtc="2022-01-13T12:53:00Z"/>
  <w16cex:commentExtensible w16cex:durableId="251284DC" w16cex:dateUtc="2021-10-14T09:28:00Z"/>
  <w16cex:commentExtensible w16cex:durableId="250AF999" w16cex:dateUtc="2021-10-08T16:08:00Z"/>
  <w16cex:commentExtensible w16cex:durableId="258A9FD9" w16cex:dateUtc="2022-01-13T12:55:00Z"/>
  <w16cex:commentExtensible w16cex:durableId="258AA04A" w16cex:dateUtc="2022-01-13T12:57:00Z"/>
  <w16cex:commentExtensible w16cex:durableId="24F6D879" w16cex:dateUtc="2021-09-23T09:42:00Z"/>
  <w16cex:commentExtensible w16cex:durableId="250ECDDD" w16cex:dateUtc="2021-10-11T13:51:00Z"/>
  <w16cex:commentExtensible w16cex:durableId="258AA1A2" w16cex:dateUtc="2022-01-13T1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9743BE" w16cid:durableId="258A9062"/>
  <w16cid:commentId w16cid:paraId="43FABB59" w16cid:durableId="258A90C9"/>
  <w16cid:commentId w16cid:paraId="514306BA" w16cid:durableId="258A9128"/>
  <w16cid:commentId w16cid:paraId="61F493C1" w16cid:durableId="24F6D0D6"/>
  <w16cid:commentId w16cid:paraId="105A5050" w16cid:durableId="24FEFBF2"/>
  <w16cid:commentId w16cid:paraId="19B2B01F" w16cid:durableId="258A916B"/>
  <w16cid:commentId w16cid:paraId="1526DEF0" w16cid:durableId="258A91BE"/>
  <w16cid:commentId w16cid:paraId="0CC3B312" w16cid:durableId="258A9294"/>
  <w16cid:commentId w16cid:paraId="036B9962" w16cid:durableId="258A943F"/>
  <w16cid:commentId w16cid:paraId="384C0957" w16cid:durableId="258A947B"/>
  <w16cid:commentId w16cid:paraId="3BC48690" w16cid:durableId="258A94B7"/>
  <w16cid:commentId w16cid:paraId="3DCC86CB" w16cid:durableId="250AAE2E"/>
  <w16cid:commentId w16cid:paraId="3AF3E295" w16cid:durableId="250AAFFD"/>
  <w16cid:commentId w16cid:paraId="3B6406ED" w16cid:durableId="258A964E"/>
  <w16cid:commentId w16cid:paraId="031BE8CD" w16cid:durableId="24F6D1D4"/>
  <w16cid:commentId w16cid:paraId="16E68F96" w16cid:durableId="250AB141"/>
  <w16cid:commentId w16cid:paraId="0F96F45E" w16cid:durableId="250AD801"/>
  <w16cid:commentId w16cid:paraId="1BDCF846" w16cid:durableId="258A997F"/>
  <w16cid:commentId w16cid:paraId="3DD916C8" w16cid:durableId="258A99A6"/>
  <w16cid:commentId w16cid:paraId="794C89E7" w16cid:durableId="258A9A15"/>
  <w16cid:commentId w16cid:paraId="35B3B21E" w16cid:durableId="258A9AAF"/>
  <w16cid:commentId w16cid:paraId="42B689DE" w16cid:durableId="24F6D030"/>
  <w16cid:commentId w16cid:paraId="6E7ABB4D" w16cid:durableId="250E8115"/>
  <w16cid:commentId w16cid:paraId="19D629C5" w16cid:durableId="24F6D033"/>
  <w16cid:commentId w16cid:paraId="69339FCF" w16cid:durableId="250AF3D2"/>
  <w16cid:commentId w16cid:paraId="509F6871" w16cid:durableId="258A9DE5"/>
  <w16cid:commentId w16cid:paraId="3DADDFE7" w16cid:durableId="258A9DD5"/>
  <w16cid:commentId w16cid:paraId="5A916292" w16cid:durableId="258A9EF6"/>
  <w16cid:commentId w16cid:paraId="2A5C23D3" w16cid:durableId="24F6D79A"/>
  <w16cid:commentId w16cid:paraId="200D4505" w16cid:durableId="250E8742"/>
  <w16cid:commentId w16cid:paraId="2B4A524E" w16cid:durableId="258A9F64"/>
  <w16cid:commentId w16cid:paraId="34C3F580" w16cid:durableId="251284DC"/>
  <w16cid:commentId w16cid:paraId="23F465F8" w16cid:durableId="250AF999"/>
  <w16cid:commentId w16cid:paraId="235552E4" w16cid:durableId="258A9FD9"/>
  <w16cid:commentId w16cid:paraId="0B978746" w16cid:durableId="258AA04A"/>
  <w16cid:commentId w16cid:paraId="3CABF189" w16cid:durableId="24F6D879"/>
  <w16cid:commentId w16cid:paraId="6E7D5FC9" w16cid:durableId="250ECDDD"/>
  <w16cid:commentId w16cid:paraId="222470CE" w16cid:durableId="258AA1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C84EE" w14:textId="77777777" w:rsidR="003A1DDB" w:rsidRDefault="003A1DDB" w:rsidP="00BF25B7">
      <w:pPr>
        <w:spacing w:after="0" w:line="240" w:lineRule="auto"/>
      </w:pPr>
      <w:r>
        <w:separator/>
      </w:r>
    </w:p>
  </w:endnote>
  <w:endnote w:type="continuationSeparator" w:id="0">
    <w:p w14:paraId="7888A5EF" w14:textId="77777777" w:rsidR="003A1DDB" w:rsidRDefault="003A1DDB" w:rsidP="00BF2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F6EF1" w14:textId="77777777" w:rsidR="003A1DDB" w:rsidRDefault="003A1DDB" w:rsidP="00BF25B7">
      <w:pPr>
        <w:spacing w:after="0" w:line="240" w:lineRule="auto"/>
      </w:pPr>
      <w:r>
        <w:separator/>
      </w:r>
    </w:p>
  </w:footnote>
  <w:footnote w:type="continuationSeparator" w:id="0">
    <w:p w14:paraId="26CC602A" w14:textId="77777777" w:rsidR="003A1DDB" w:rsidRDefault="003A1DDB" w:rsidP="00BF25B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e Abernethy">
    <w15:presenceInfo w15:providerId="AD" w15:userId="S::ka7@stir.ac.uk::73552a5e-c7b9-4b5a-a6b8-75baee8b728a"/>
  </w15:person>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514CA"/>
    <w:rsid w:val="000645D9"/>
    <w:rsid w:val="00115188"/>
    <w:rsid w:val="00164183"/>
    <w:rsid w:val="00173C07"/>
    <w:rsid w:val="00177F53"/>
    <w:rsid w:val="00180B63"/>
    <w:rsid w:val="001E1E50"/>
    <w:rsid w:val="00223B57"/>
    <w:rsid w:val="00256AC1"/>
    <w:rsid w:val="00283739"/>
    <w:rsid w:val="002C7AE9"/>
    <w:rsid w:val="002D43DE"/>
    <w:rsid w:val="002D4DF5"/>
    <w:rsid w:val="00321A08"/>
    <w:rsid w:val="003517F0"/>
    <w:rsid w:val="00380D43"/>
    <w:rsid w:val="003838B1"/>
    <w:rsid w:val="003A0878"/>
    <w:rsid w:val="003A1DDB"/>
    <w:rsid w:val="003C1BD9"/>
    <w:rsid w:val="003D7D4E"/>
    <w:rsid w:val="003E28EC"/>
    <w:rsid w:val="003E5FF9"/>
    <w:rsid w:val="003F20B0"/>
    <w:rsid w:val="00407D32"/>
    <w:rsid w:val="00421EF3"/>
    <w:rsid w:val="00444C49"/>
    <w:rsid w:val="00462612"/>
    <w:rsid w:val="004F2133"/>
    <w:rsid w:val="00505C1D"/>
    <w:rsid w:val="0051217D"/>
    <w:rsid w:val="00574A12"/>
    <w:rsid w:val="005C0C38"/>
    <w:rsid w:val="005E13B1"/>
    <w:rsid w:val="005E1766"/>
    <w:rsid w:val="0061051A"/>
    <w:rsid w:val="00622F30"/>
    <w:rsid w:val="00624780"/>
    <w:rsid w:val="00637A02"/>
    <w:rsid w:val="00640B53"/>
    <w:rsid w:val="006668D0"/>
    <w:rsid w:val="00681279"/>
    <w:rsid w:val="006B1B53"/>
    <w:rsid w:val="006C7A36"/>
    <w:rsid w:val="006F0A98"/>
    <w:rsid w:val="00721CB0"/>
    <w:rsid w:val="00731AF4"/>
    <w:rsid w:val="00733289"/>
    <w:rsid w:val="0074785F"/>
    <w:rsid w:val="00775391"/>
    <w:rsid w:val="007853F1"/>
    <w:rsid w:val="007A23C1"/>
    <w:rsid w:val="007A33A1"/>
    <w:rsid w:val="00803620"/>
    <w:rsid w:val="00854852"/>
    <w:rsid w:val="00873FEF"/>
    <w:rsid w:val="0089199E"/>
    <w:rsid w:val="00892B3A"/>
    <w:rsid w:val="008A7BC9"/>
    <w:rsid w:val="008D6134"/>
    <w:rsid w:val="00924ECB"/>
    <w:rsid w:val="009558F3"/>
    <w:rsid w:val="009910B9"/>
    <w:rsid w:val="00A262C6"/>
    <w:rsid w:val="00A30475"/>
    <w:rsid w:val="00A34FC3"/>
    <w:rsid w:val="00A457CE"/>
    <w:rsid w:val="00A74284"/>
    <w:rsid w:val="00A83A57"/>
    <w:rsid w:val="00AA1760"/>
    <w:rsid w:val="00AB2E08"/>
    <w:rsid w:val="00B34B5D"/>
    <w:rsid w:val="00B61E9C"/>
    <w:rsid w:val="00B81406"/>
    <w:rsid w:val="00B82ABF"/>
    <w:rsid w:val="00B8415A"/>
    <w:rsid w:val="00B908F7"/>
    <w:rsid w:val="00BA608A"/>
    <w:rsid w:val="00BB6084"/>
    <w:rsid w:val="00BC1DD8"/>
    <w:rsid w:val="00BC3488"/>
    <w:rsid w:val="00BF25B7"/>
    <w:rsid w:val="00C2025A"/>
    <w:rsid w:val="00C37F00"/>
    <w:rsid w:val="00C54BED"/>
    <w:rsid w:val="00D24518"/>
    <w:rsid w:val="00D50C48"/>
    <w:rsid w:val="00D53698"/>
    <w:rsid w:val="00D6058D"/>
    <w:rsid w:val="00D84DC6"/>
    <w:rsid w:val="00DD29EF"/>
    <w:rsid w:val="00EB5F70"/>
    <w:rsid w:val="00EE03AC"/>
    <w:rsid w:val="00F0154B"/>
    <w:rsid w:val="00F71372"/>
    <w:rsid w:val="00F73D32"/>
    <w:rsid w:val="00F80712"/>
    <w:rsid w:val="00FA4C5B"/>
    <w:rsid w:val="00FB1312"/>
    <w:rsid w:val="00FB3821"/>
    <w:rsid w:val="00FF707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68D0"/>
    <w:rPr>
      <w:color w:val="808080"/>
    </w:rPr>
  </w:style>
  <w:style w:type="paragraph" w:styleId="Bibliography">
    <w:name w:val="Bibliography"/>
    <w:basedOn w:val="Normal"/>
    <w:next w:val="Normal"/>
    <w:uiPriority w:val="37"/>
    <w:unhideWhenUsed/>
    <w:rsid w:val="00BF25B7"/>
    <w:pPr>
      <w:spacing w:after="0" w:line="240" w:lineRule="auto"/>
      <w:ind w:left="720" w:hanging="720"/>
    </w:pPr>
  </w:style>
  <w:style w:type="paragraph" w:styleId="Header">
    <w:name w:val="header"/>
    <w:basedOn w:val="Normal"/>
    <w:link w:val="HeaderChar"/>
    <w:uiPriority w:val="99"/>
    <w:unhideWhenUsed/>
    <w:rsid w:val="00BF25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5B7"/>
  </w:style>
  <w:style w:type="paragraph" w:styleId="Footer">
    <w:name w:val="footer"/>
    <w:basedOn w:val="Normal"/>
    <w:link w:val="FooterChar"/>
    <w:uiPriority w:val="99"/>
    <w:unhideWhenUsed/>
    <w:rsid w:val="00BF25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5B7"/>
  </w:style>
  <w:style w:type="paragraph" w:styleId="Revision">
    <w:name w:val="Revision"/>
    <w:hidden/>
    <w:uiPriority w:val="99"/>
    <w:semiHidden/>
    <w:rsid w:val="003C1BD9"/>
  </w:style>
  <w:style w:type="character" w:styleId="Hyperlink">
    <w:name w:val="Hyperlink"/>
    <w:basedOn w:val="DefaultParagraphFont"/>
    <w:uiPriority w:val="99"/>
    <w:unhideWhenUsed/>
    <w:rsid w:val="00256AC1"/>
    <w:rPr>
      <w:color w:val="0563C1" w:themeColor="hyperlink"/>
      <w:u w:val="single"/>
    </w:rPr>
  </w:style>
  <w:style w:type="character" w:styleId="UnresolvedMention">
    <w:name w:val="Unresolved Mention"/>
    <w:basedOn w:val="DefaultParagraphFont"/>
    <w:uiPriority w:val="99"/>
    <w:semiHidden/>
    <w:unhideWhenUsed/>
    <w:rsid w:val="00256AC1"/>
    <w:rPr>
      <w:color w:val="605E5C"/>
      <w:shd w:val="clear" w:color="auto" w:fill="E1DFDD"/>
    </w:rPr>
  </w:style>
  <w:style w:type="character" w:styleId="FollowedHyperlink">
    <w:name w:val="FollowedHyperlink"/>
    <w:basedOn w:val="DefaultParagraphFont"/>
    <w:uiPriority w:val="99"/>
    <w:semiHidden/>
    <w:unhideWhenUsed/>
    <w:rsid w:val="008548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quicklatex.com/" TargetMode="External"/><Relationship Id="rId2" Type="http://schemas.openxmlformats.org/officeDocument/2006/relationships/hyperlink" Target="https://www.sciencedirect.com/science/article/pii/S2212041617302838?casa_token=nVBxTW8oGWMAAAAA:FMz7b625U-WJ4xcpdf-Yi-fRfoBs-s5RKspI1rXrC9aqo0t2y6BdGRiEFaVYbcnvIBykt-sroiU" TargetMode="External"/><Relationship Id="rId1" Type="http://schemas.openxmlformats.org/officeDocument/2006/relationships/hyperlink" Target="https://www.iucn.org/sites/dev/files/content/documents/cem_2020_-_transformative_conservation.pdf"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www.tlffindonesia.org/" TargetMode="External"/><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www.thegef.org/" TargetMode="External"/><Relationship Id="rId2" Type="http://schemas.openxmlformats.org/officeDocument/2006/relationships/settings" Target="settings.xml"/><Relationship Id="rId16" Type="http://schemas.openxmlformats.org/officeDocument/2006/relationships/hyperlink" Target="http://www.biocarbonfund-isfl.org/" TargetMode="Externa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9</TotalTime>
  <Pages>27</Pages>
  <Words>48843</Words>
  <Characters>278410</Characters>
  <Application>Microsoft Office Word</Application>
  <DocSecurity>0</DocSecurity>
  <Lines>2320</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18</cp:revision>
  <dcterms:created xsi:type="dcterms:W3CDTF">2021-09-27T10:38:00Z</dcterms:created>
  <dcterms:modified xsi:type="dcterms:W3CDTF">2022-01-23T19:5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nKpXMcmK"/&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